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CE7AAD3" w14:textId="77777777" w:rsidR="009B410B" w:rsidRDefault="009B410B" w:rsidP="009B410B">
      <w:pPr>
        <w:pStyle w:val="NormalWeb"/>
      </w:pPr>
      <w:r>
        <w:rPr>
          <w:rFonts w:ascii="Tahoma" w:hAnsi="Tahoma" w:cs="Tahoma"/>
          <w:b/>
          <w:bCs/>
          <w:color w:val="002B70"/>
          <w:sz w:val="36"/>
          <w:szCs w:val="36"/>
        </w:rPr>
        <w:t xml:space="preserve">Assignment 13: Artificial Organs </w:t>
      </w:r>
    </w:p>
    <w:p w14:paraId="6E914667" w14:textId="77777777" w:rsidR="009B410B" w:rsidRDefault="009B410B" w:rsidP="009B410B">
      <w:pPr>
        <w:pStyle w:val="NormalWeb"/>
      </w:pPr>
      <w:r>
        <w:rPr>
          <w:rFonts w:ascii="Tahoma" w:hAnsi="Tahoma" w:cs="Tahoma"/>
          <w:b/>
          <w:bCs/>
          <w:sz w:val="28"/>
          <w:szCs w:val="28"/>
        </w:rPr>
        <w:t xml:space="preserve">EN 585.729 Cell and Tissue Engineering </w:t>
      </w:r>
    </w:p>
    <w:p w14:paraId="5646D0E2" w14:textId="77777777" w:rsidR="009B410B" w:rsidRDefault="009B410B" w:rsidP="009B410B">
      <w:pPr>
        <w:pStyle w:val="NormalWeb"/>
      </w:pPr>
      <w:r>
        <w:rPr>
          <w:rFonts w:ascii="Tahoma" w:hAnsi="Tahoma" w:cs="Tahoma"/>
          <w:b/>
          <w:bCs/>
          <w:color w:val="004982"/>
          <w:sz w:val="28"/>
          <w:szCs w:val="28"/>
        </w:rPr>
        <w:t xml:space="preserve">Problems </w:t>
      </w:r>
    </w:p>
    <w:p w14:paraId="75C8447E" w14:textId="77777777" w:rsidR="009B410B" w:rsidRDefault="009B410B" w:rsidP="009B410B">
      <w:pPr>
        <w:pStyle w:val="NormalWeb"/>
      </w:pPr>
      <w:r>
        <w:rPr>
          <w:rFonts w:ascii="Tahoma" w:hAnsi="Tahoma" w:cs="Tahoma"/>
        </w:rPr>
        <w:t xml:space="preserve">1. We explored cell and organ printing as strategies to support the fabrication of artificial tissues and organs. Read Chapter 9 in Introduction to Tissue Engineering: Applications and Challenges by Ravi Birla and then complete the following problems: </w:t>
      </w:r>
    </w:p>
    <w:p w14:paraId="1EF8802D" w14:textId="47C5EDFB" w:rsidR="009B410B" w:rsidRDefault="009B410B" w:rsidP="009B410B">
      <w:pPr>
        <w:pStyle w:val="NormalWeb"/>
        <w:rPr>
          <w:rFonts w:ascii="Tahoma" w:hAnsi="Tahoma" w:cs="Tahoma"/>
        </w:rPr>
      </w:pPr>
      <w:r>
        <w:rPr>
          <w:rFonts w:ascii="Tahoma" w:hAnsi="Tahoma" w:cs="Tahoma"/>
        </w:rPr>
        <w:t xml:space="preserve">(A) Discuss the feasibility of using cell and organ printing to support the fabrication of an artificial liver. </w:t>
      </w:r>
    </w:p>
    <w:p w14:paraId="01D9521C" w14:textId="4615CAAA" w:rsidR="00F81713" w:rsidRDefault="00B21A5B" w:rsidP="009B410B">
      <w:pPr>
        <w:pStyle w:val="NormalWeb"/>
        <w:rPr>
          <w:rFonts w:ascii="Tahoma" w:hAnsi="Tahoma" w:cs="Tahoma"/>
        </w:rPr>
      </w:pPr>
      <w:r>
        <w:rPr>
          <w:rFonts w:ascii="Tahoma" w:hAnsi="Tahoma" w:cs="Tahoma"/>
        </w:rPr>
        <w:t>T</w:t>
      </w:r>
      <w:r w:rsidR="00F81713">
        <w:rPr>
          <w:rFonts w:ascii="Tahoma" w:hAnsi="Tahoma" w:cs="Tahoma"/>
        </w:rPr>
        <w:t xml:space="preserve">oday </w:t>
      </w:r>
      <w:r>
        <w:rPr>
          <w:rFonts w:ascii="Tahoma" w:hAnsi="Tahoma" w:cs="Tahoma"/>
        </w:rPr>
        <w:t xml:space="preserve">there are </w:t>
      </w:r>
      <w:r w:rsidR="00F81713">
        <w:rPr>
          <w:rFonts w:ascii="Tahoma" w:hAnsi="Tahoma" w:cs="Tahoma"/>
        </w:rPr>
        <w:t xml:space="preserve">different technics which can be used </w:t>
      </w:r>
      <w:r>
        <w:rPr>
          <w:rFonts w:ascii="Tahoma" w:hAnsi="Tahoma" w:cs="Tahoma"/>
        </w:rPr>
        <w:t xml:space="preserve">for </w:t>
      </w:r>
      <w:r w:rsidR="00F81713">
        <w:rPr>
          <w:rFonts w:ascii="Tahoma" w:hAnsi="Tahoma" w:cs="Tahoma"/>
        </w:rPr>
        <w:t>cell and organ printing to create an artificial liver</w:t>
      </w:r>
      <w:r w:rsidR="005B2F15">
        <w:rPr>
          <w:rFonts w:ascii="Tahoma" w:hAnsi="Tahoma" w:cs="Tahoma"/>
        </w:rPr>
        <w:t xml:space="preserve"> </w:t>
      </w:r>
      <w:r w:rsidR="005B2F15">
        <w:rPr>
          <w:rFonts w:ascii="Tahoma" w:hAnsi="Tahoma" w:cs="Tahoma"/>
        </w:rPr>
        <w:fldChar w:fldCharType="begin"/>
      </w:r>
      <w:r w:rsidR="005B2F15">
        <w:rPr>
          <w:rFonts w:ascii="Tahoma" w:hAnsi="Tahoma" w:cs="Tahoma"/>
        </w:rPr>
        <w:instrText xml:space="preserve"> ADDIN ZOTERO_ITEM CSL_CITATION {"citationID":"zxcHDv8y","properties":{"formattedCitation":"(Birla)","plainCitation":"(Birla)","noteIndex":0},"citationItems":[{"id":5545,"uris":["http://zotero.org/users/7286058/items/NUCKN3LX"],"itemData":{"id":5545,"type":"book","abstract":"\"Covering a progressive medical field, Tissue Engineering describes the innovative process of regenerating human cells to restore or establish normal function in defective organs. As pioneering individuals look ahead to the possibility of generating entire organ systems, students may turn to this textbook for a comprehensive understanding and preparation for the future of regenerative medicine. This book explains chemical stimulations, the bioengineering of specific organs, and treatment plans for chronic diseases, like diabetes. It is a must-read for tissue engineering students and practitioners\"--Provided by publisher","call-number":"R857.T55","collection-title":"IEEE Press series on biomedical engineering","event-place":"Hoboken, New Jersey","ISBN":"978-0-8032-5497-8","language":"en","number-of-pages":"1","publisher":"IEEE Press, Wiley","publisher-place":"Hoboken, New Jersey","source":"Library of Congress ISBN","title":"Introduction to tissue engineering: applications and challenges","title-short":"Introduction to tissue engineering","author":[{"family":"Birla","given":"Ravi"}],"issued":{"date-parts":[["2013"]]}}}],"schema":"https://github.com/citation-style-language/schema/raw/master/csl-citation.json"} </w:instrText>
      </w:r>
      <w:r w:rsidR="005B2F15">
        <w:rPr>
          <w:rFonts w:ascii="Tahoma" w:hAnsi="Tahoma" w:cs="Tahoma"/>
        </w:rPr>
        <w:fldChar w:fldCharType="separate"/>
      </w:r>
      <w:r w:rsidR="005B2F15">
        <w:rPr>
          <w:rFonts w:ascii="Tahoma" w:hAnsi="Tahoma" w:cs="Tahoma"/>
          <w:noProof/>
        </w:rPr>
        <w:t>(Birla)</w:t>
      </w:r>
      <w:r w:rsidR="005B2F15">
        <w:rPr>
          <w:rFonts w:ascii="Tahoma" w:hAnsi="Tahoma" w:cs="Tahoma"/>
        </w:rPr>
        <w:fldChar w:fldCharType="end"/>
      </w:r>
      <w:r>
        <w:rPr>
          <w:rFonts w:ascii="Tahoma" w:hAnsi="Tahoma" w:cs="Tahoma"/>
        </w:rPr>
        <w:t>.</w:t>
      </w:r>
    </w:p>
    <w:p w14:paraId="6D38EF73" w14:textId="07D48677" w:rsidR="00591BE9" w:rsidRPr="00E92A33" w:rsidRDefault="00F32890" w:rsidP="00AE6A55">
      <w:pPr>
        <w:pStyle w:val="NormalWeb"/>
        <w:numPr>
          <w:ilvl w:val="0"/>
          <w:numId w:val="12"/>
        </w:numPr>
      </w:pPr>
      <w:r>
        <w:rPr>
          <w:rFonts w:ascii="Tahoma" w:hAnsi="Tahoma" w:cs="Tahoma"/>
        </w:rPr>
        <w:t xml:space="preserve">Hepatocytes are the primary functional cell type of the </w:t>
      </w:r>
      <w:r w:rsidR="00A7119F">
        <w:rPr>
          <w:rFonts w:ascii="Tahoma" w:hAnsi="Tahoma" w:cs="Tahoma"/>
        </w:rPr>
        <w:t>liver; they</w:t>
      </w:r>
      <w:r>
        <w:rPr>
          <w:rFonts w:ascii="Tahoma" w:hAnsi="Tahoma" w:cs="Tahoma"/>
        </w:rPr>
        <w:t xml:space="preserve"> are responsible for most of the functions of the liver.</w:t>
      </w:r>
      <w:r w:rsidR="00483BB5">
        <w:rPr>
          <w:rFonts w:ascii="Tahoma" w:hAnsi="Tahoma" w:cs="Tahoma"/>
        </w:rPr>
        <w:t xml:space="preserve"> A variety of strategies using different chemical comp</w:t>
      </w:r>
      <w:r w:rsidR="00A7119F">
        <w:rPr>
          <w:rFonts w:ascii="Tahoma" w:hAnsi="Tahoma" w:cs="Tahoma"/>
        </w:rPr>
        <w:t>o</w:t>
      </w:r>
      <w:r w:rsidR="00483BB5">
        <w:rPr>
          <w:rFonts w:ascii="Tahoma" w:hAnsi="Tahoma" w:cs="Tahoma"/>
        </w:rPr>
        <w:t>unds, can culture stem cells (ESS</w:t>
      </w:r>
      <w:r w:rsidR="004A16BD">
        <w:rPr>
          <w:rFonts w:ascii="Tahoma" w:hAnsi="Tahoma" w:cs="Tahoma"/>
        </w:rPr>
        <w:t>s</w:t>
      </w:r>
      <w:r w:rsidR="00483BB5">
        <w:rPr>
          <w:rFonts w:ascii="Tahoma" w:hAnsi="Tahoma" w:cs="Tahoma"/>
        </w:rPr>
        <w:t>, iPS</w:t>
      </w:r>
      <w:r w:rsidR="004D2A3E">
        <w:rPr>
          <w:rFonts w:ascii="Tahoma" w:hAnsi="Tahoma" w:cs="Tahoma"/>
        </w:rPr>
        <w:t>C</w:t>
      </w:r>
      <w:r w:rsidR="00483BB5">
        <w:rPr>
          <w:rFonts w:ascii="Tahoma" w:hAnsi="Tahoma" w:cs="Tahoma"/>
        </w:rPr>
        <w:t>s) to form endodermal cells, then</w:t>
      </w:r>
      <w:r w:rsidR="004603E5">
        <w:rPr>
          <w:rFonts w:ascii="Tahoma" w:hAnsi="Tahoma" w:cs="Tahoma"/>
        </w:rPr>
        <w:t xml:space="preserve"> h</w:t>
      </w:r>
      <w:r w:rsidR="00483BB5">
        <w:rPr>
          <w:rFonts w:ascii="Tahoma" w:hAnsi="Tahoma" w:cs="Tahoma"/>
        </w:rPr>
        <w:t>epatic progenitor stem cells followed by differentiation to form hepatocytes.</w:t>
      </w:r>
      <w:r w:rsidR="0070471C">
        <w:rPr>
          <w:rFonts w:ascii="Tahoma" w:hAnsi="Tahoma" w:cs="Tahoma"/>
        </w:rPr>
        <w:t xml:space="preserve"> </w:t>
      </w:r>
      <w:r w:rsidR="00A45737">
        <w:rPr>
          <w:rFonts w:ascii="Tahoma" w:hAnsi="Tahoma" w:cs="Tahoma"/>
        </w:rPr>
        <w:t xml:space="preserve">Bone marrow MSCs cultured in a 3D PCL nanofiber scaffold have formed mature hepatocytes using chemical conditioning. </w:t>
      </w:r>
      <w:r w:rsidR="004603E5">
        <w:rPr>
          <w:rFonts w:ascii="Tahoma" w:hAnsi="Tahoma" w:cs="Tahoma"/>
        </w:rPr>
        <w:t xml:space="preserve">There </w:t>
      </w:r>
      <w:r w:rsidR="00F963C8">
        <w:rPr>
          <w:rFonts w:ascii="Tahoma" w:hAnsi="Tahoma" w:cs="Tahoma"/>
        </w:rPr>
        <w:t>are examples</w:t>
      </w:r>
      <w:r w:rsidR="004603E5">
        <w:rPr>
          <w:rFonts w:ascii="Tahoma" w:hAnsi="Tahoma" w:cs="Tahoma"/>
        </w:rPr>
        <w:t xml:space="preserve"> of 3D cultures using biocompatible hydrogels (or bio</w:t>
      </w:r>
      <w:r w:rsidR="00A45737">
        <w:rPr>
          <w:rFonts w:ascii="Tahoma" w:hAnsi="Tahoma" w:cs="Tahoma"/>
        </w:rPr>
        <w:t xml:space="preserve"> </w:t>
      </w:r>
      <w:r w:rsidR="004603E5">
        <w:rPr>
          <w:rFonts w:ascii="Tahoma" w:hAnsi="Tahoma" w:cs="Tahoma"/>
        </w:rPr>
        <w:t xml:space="preserve">inks) to culture </w:t>
      </w:r>
      <w:r w:rsidR="00A45737">
        <w:rPr>
          <w:rFonts w:ascii="Tahoma" w:hAnsi="Tahoma" w:cs="Tahoma"/>
        </w:rPr>
        <w:t>hepatocytes expressing high levels of albumin (</w:t>
      </w:r>
      <w:r w:rsidR="00740F98">
        <w:rPr>
          <w:rFonts w:ascii="Tahoma" w:hAnsi="Tahoma" w:cs="Tahoma"/>
        </w:rPr>
        <w:t>Lee et al.</w:t>
      </w:r>
      <w:r w:rsidR="00A45737">
        <w:rPr>
          <w:rFonts w:ascii="Tahoma" w:hAnsi="Tahoma" w:cs="Tahoma"/>
        </w:rPr>
        <w:t>) or co-culture (HUVECS + ADSCs</w:t>
      </w:r>
      <w:r w:rsidR="00740F98">
        <w:rPr>
          <w:rFonts w:ascii="Tahoma" w:hAnsi="Tahoma" w:cs="Tahoma"/>
        </w:rPr>
        <w:t>; Ma et al.</w:t>
      </w:r>
      <w:r w:rsidR="00A45737">
        <w:rPr>
          <w:rFonts w:ascii="Tahoma" w:hAnsi="Tahoma" w:cs="Tahoma"/>
        </w:rPr>
        <w:t xml:space="preserve">) to form hepatic progenitor cell (HPCs) with enhanced functional and phenotypic maturation. </w:t>
      </w:r>
      <w:r w:rsidR="00E92A33">
        <w:rPr>
          <w:rFonts w:ascii="Tahoma" w:hAnsi="Tahoma" w:cs="Tahoma"/>
        </w:rPr>
        <w:t>However, 3D culture is more adapted to recapitulate the biological functions of the liver and reproduce the spatial microarchitecture and biochemistry of its ECM components, and the presence of multiple cell types. Spheroid culture technics promoted by custom bioreactor has maintained cell phenotype and function.</w:t>
      </w:r>
    </w:p>
    <w:p w14:paraId="2121A667" w14:textId="36911394" w:rsidR="00577BA7" w:rsidRDefault="00F963C8" w:rsidP="001353F3">
      <w:pPr>
        <w:pStyle w:val="NormalWeb"/>
        <w:numPr>
          <w:ilvl w:val="0"/>
          <w:numId w:val="12"/>
        </w:numPr>
        <w:rPr>
          <w:rFonts w:ascii="Tahoma" w:hAnsi="Tahoma" w:cs="Tahoma"/>
        </w:rPr>
      </w:pPr>
      <w:r>
        <w:rPr>
          <w:rFonts w:ascii="Tahoma" w:hAnsi="Tahoma" w:cs="Tahoma"/>
        </w:rPr>
        <w:t xml:space="preserve">Collagen, fibrin, </w:t>
      </w:r>
      <w:r w:rsidR="00D25BE7">
        <w:rPr>
          <w:rFonts w:ascii="Tahoma" w:hAnsi="Tahoma" w:cs="Tahoma"/>
        </w:rPr>
        <w:t>Matrigel</w:t>
      </w:r>
      <w:r>
        <w:rPr>
          <w:rFonts w:ascii="Tahoma" w:hAnsi="Tahoma" w:cs="Tahoma"/>
        </w:rPr>
        <w:t xml:space="preserve"> and alginate are </w:t>
      </w:r>
      <w:r w:rsidR="00D25BE7">
        <w:rPr>
          <w:rFonts w:ascii="Tahoma" w:hAnsi="Tahoma" w:cs="Tahoma"/>
        </w:rPr>
        <w:t>biodegradable</w:t>
      </w:r>
      <w:r>
        <w:rPr>
          <w:rFonts w:ascii="Tahoma" w:hAnsi="Tahoma" w:cs="Tahoma"/>
        </w:rPr>
        <w:t xml:space="preserve"> hydrogels. </w:t>
      </w:r>
      <w:r w:rsidR="00D25BE7">
        <w:rPr>
          <w:rFonts w:ascii="Tahoma" w:hAnsi="Tahoma" w:cs="Tahoma"/>
        </w:rPr>
        <w:t>Specific technologies (</w:t>
      </w:r>
      <w:r w:rsidR="00B83591">
        <w:rPr>
          <w:rFonts w:ascii="Tahoma" w:hAnsi="Tahoma" w:cs="Tahoma"/>
        </w:rPr>
        <w:t xml:space="preserve">e.g., </w:t>
      </w:r>
      <w:r w:rsidR="00D25BE7">
        <w:rPr>
          <w:rFonts w:ascii="Tahoma" w:hAnsi="Tahoma" w:cs="Tahoma"/>
        </w:rPr>
        <w:t>direct injection) can control the properties of alginate to create 3D scaffold with specific porosity, architecture, degradation rate</w:t>
      </w:r>
      <w:r w:rsidR="00645B77">
        <w:rPr>
          <w:rFonts w:ascii="Tahoma" w:hAnsi="Tahoma" w:cs="Tahoma"/>
        </w:rPr>
        <w:t xml:space="preserve"> and mechanical stiffness similar to liver tissues</w:t>
      </w:r>
      <w:r w:rsidR="00740F98">
        <w:rPr>
          <w:rFonts w:ascii="Tahoma" w:hAnsi="Tahoma" w:cs="Tahoma"/>
        </w:rPr>
        <w:t xml:space="preserve"> (Jeon et al.)</w:t>
      </w:r>
      <w:r w:rsidR="00D25BE7">
        <w:rPr>
          <w:rFonts w:ascii="Tahoma" w:hAnsi="Tahoma" w:cs="Tahoma"/>
        </w:rPr>
        <w:t>. Acellular 3D ECM scaffold</w:t>
      </w:r>
      <w:r w:rsidR="00591BE9">
        <w:rPr>
          <w:rFonts w:ascii="Tahoma" w:hAnsi="Tahoma" w:cs="Tahoma"/>
        </w:rPr>
        <w:t>s</w:t>
      </w:r>
      <w:r w:rsidR="00F633CD">
        <w:rPr>
          <w:rFonts w:ascii="Tahoma" w:hAnsi="Tahoma" w:cs="Tahoma"/>
        </w:rPr>
        <w:t xml:space="preserve"> (for ex. porous PLLA scaffold)</w:t>
      </w:r>
      <w:r w:rsidR="00D25BE7">
        <w:rPr>
          <w:rFonts w:ascii="Tahoma" w:hAnsi="Tahoma" w:cs="Tahoma"/>
        </w:rPr>
        <w:t xml:space="preserve"> </w:t>
      </w:r>
      <w:r w:rsidR="00591BE9">
        <w:rPr>
          <w:rFonts w:ascii="Tahoma" w:hAnsi="Tahoma" w:cs="Tahoma"/>
        </w:rPr>
        <w:t>have</w:t>
      </w:r>
      <w:r w:rsidR="00D25BE7">
        <w:rPr>
          <w:rFonts w:ascii="Tahoma" w:hAnsi="Tahoma" w:cs="Tahoma"/>
        </w:rPr>
        <w:t xml:space="preserve"> shown to provide an excellent environment for in vitro growth of </w:t>
      </w:r>
      <w:r w:rsidR="00FD3C37">
        <w:rPr>
          <w:rFonts w:ascii="Tahoma" w:hAnsi="Tahoma" w:cs="Tahoma"/>
        </w:rPr>
        <w:t>primary hepatocytes</w:t>
      </w:r>
      <w:r w:rsidR="00D25BE7">
        <w:rPr>
          <w:rFonts w:ascii="Tahoma" w:hAnsi="Tahoma" w:cs="Tahoma"/>
        </w:rPr>
        <w:t>.</w:t>
      </w:r>
    </w:p>
    <w:p w14:paraId="674E1E5F" w14:textId="5F340F93" w:rsidR="00796F09" w:rsidRDefault="00796F09" w:rsidP="001353F3">
      <w:pPr>
        <w:pStyle w:val="NormalWeb"/>
        <w:numPr>
          <w:ilvl w:val="0"/>
          <w:numId w:val="12"/>
        </w:numPr>
        <w:rPr>
          <w:rFonts w:ascii="Tahoma" w:hAnsi="Tahoma" w:cs="Tahoma"/>
        </w:rPr>
      </w:pPr>
      <w:r>
        <w:rPr>
          <w:rFonts w:ascii="Tahoma" w:hAnsi="Tahoma" w:cs="Tahoma"/>
        </w:rPr>
        <w:t>Strategies like robotic protein printing, photo-responsive culture surface, or PDMS stencils can regulate cel</w:t>
      </w:r>
      <w:r w:rsidR="00693CD4">
        <w:rPr>
          <w:rFonts w:ascii="Tahoma" w:hAnsi="Tahoma" w:cs="Tahoma"/>
        </w:rPr>
        <w:t>l</w:t>
      </w:r>
      <w:r>
        <w:rPr>
          <w:rFonts w:ascii="Tahoma" w:hAnsi="Tahoma" w:cs="Tahoma"/>
        </w:rPr>
        <w:t xml:space="preserve"> </w:t>
      </w:r>
      <w:r w:rsidR="00693CD4">
        <w:rPr>
          <w:rFonts w:ascii="Tahoma" w:hAnsi="Tahoma" w:cs="Tahoma"/>
        </w:rPr>
        <w:t xml:space="preserve">distribution and </w:t>
      </w:r>
      <w:r>
        <w:rPr>
          <w:rFonts w:ascii="Tahoma" w:hAnsi="Tahoma" w:cs="Tahoma"/>
        </w:rPr>
        <w:t>the placement of different cell types on the culture surface promot</w:t>
      </w:r>
      <w:r w:rsidR="00693CD4">
        <w:rPr>
          <w:rFonts w:ascii="Tahoma" w:hAnsi="Tahoma" w:cs="Tahoma"/>
        </w:rPr>
        <w:t>ing</w:t>
      </w:r>
      <w:r>
        <w:rPr>
          <w:rFonts w:ascii="Tahoma" w:hAnsi="Tahoma" w:cs="Tahoma"/>
        </w:rPr>
        <w:t xml:space="preserve"> specific cell-matrix interactions</w:t>
      </w:r>
      <w:r w:rsidR="00693CD4">
        <w:rPr>
          <w:rFonts w:ascii="Tahoma" w:hAnsi="Tahoma" w:cs="Tahoma"/>
        </w:rPr>
        <w:t>.</w:t>
      </w:r>
    </w:p>
    <w:p w14:paraId="6B466C24" w14:textId="73D5ED92" w:rsidR="00230B44" w:rsidRDefault="001C34B7" w:rsidP="001353F3">
      <w:pPr>
        <w:pStyle w:val="NormalWeb"/>
        <w:numPr>
          <w:ilvl w:val="0"/>
          <w:numId w:val="12"/>
        </w:numPr>
        <w:rPr>
          <w:rFonts w:ascii="Tahoma" w:hAnsi="Tahoma" w:cs="Tahoma"/>
        </w:rPr>
      </w:pPr>
      <w:r>
        <w:rPr>
          <w:rFonts w:ascii="Tahoma" w:hAnsi="Tahoma" w:cs="Tahoma"/>
        </w:rPr>
        <w:t>By optimizing printing parameter such as gelatin or polymer concentrations, temperature, pressure, printing speed, extrusion rate, and cell density, r</w:t>
      </w:r>
      <w:r w:rsidR="00230B44">
        <w:rPr>
          <w:rFonts w:ascii="Tahoma" w:hAnsi="Tahoma" w:cs="Tahoma"/>
        </w:rPr>
        <w:t xml:space="preserve">ecent studies have addressed the challenge of </w:t>
      </w:r>
      <w:r>
        <w:rPr>
          <w:rFonts w:ascii="Tahoma" w:hAnsi="Tahoma" w:cs="Tahoma"/>
        </w:rPr>
        <w:t>angiogenesis</w:t>
      </w:r>
      <w:r w:rsidR="00230B44">
        <w:rPr>
          <w:rFonts w:ascii="Tahoma" w:hAnsi="Tahoma" w:cs="Tahoma"/>
        </w:rPr>
        <w:t xml:space="preserve"> by </w:t>
      </w:r>
      <w:r>
        <w:rPr>
          <w:rFonts w:ascii="Tahoma" w:hAnsi="Tahoma" w:cs="Tahoma"/>
        </w:rPr>
        <w:t>constructing 3D scaffolds with blood vessel-like channel mimicking the liver vascular network</w:t>
      </w:r>
      <w:r w:rsidR="00287380">
        <w:rPr>
          <w:rFonts w:ascii="Tahoma" w:hAnsi="Tahoma" w:cs="Tahoma"/>
        </w:rPr>
        <w:t xml:space="preserve"> (Mohanty et al., Xu et al., Zhang et al.)</w:t>
      </w:r>
      <w:r>
        <w:rPr>
          <w:rFonts w:ascii="Tahoma" w:hAnsi="Tahoma" w:cs="Tahoma"/>
        </w:rPr>
        <w:t>.</w:t>
      </w:r>
    </w:p>
    <w:p w14:paraId="2851784A" w14:textId="43835437" w:rsidR="000F60EC" w:rsidRPr="00891366" w:rsidRDefault="00F94193" w:rsidP="000F60EC">
      <w:pPr>
        <w:pStyle w:val="NormalWeb"/>
        <w:numPr>
          <w:ilvl w:val="0"/>
          <w:numId w:val="12"/>
        </w:numPr>
        <w:rPr>
          <w:rFonts w:ascii="Tahoma" w:hAnsi="Tahoma" w:cs="Tahoma"/>
        </w:rPr>
      </w:pPr>
      <w:r>
        <w:rPr>
          <w:rFonts w:ascii="Tahoma" w:hAnsi="Tahoma" w:cs="Tahoma"/>
        </w:rPr>
        <w:lastRenderedPageBreak/>
        <w:t xml:space="preserve">Ex-vivo continuous or multi-step perfusion flow strategies have been key in the localization of </w:t>
      </w:r>
      <w:r w:rsidR="000F5285">
        <w:rPr>
          <w:rFonts w:ascii="Tahoma" w:hAnsi="Tahoma" w:cs="Tahoma"/>
        </w:rPr>
        <w:t>liver</w:t>
      </w:r>
      <w:r>
        <w:rPr>
          <w:rFonts w:ascii="Tahoma" w:hAnsi="Tahoma" w:cs="Tahoma"/>
        </w:rPr>
        <w:t xml:space="preserve"> cells on decellularized scaffolds.</w:t>
      </w:r>
      <w:r w:rsidR="0015444E">
        <w:rPr>
          <w:rFonts w:ascii="Tahoma" w:hAnsi="Tahoma" w:cs="Tahoma"/>
        </w:rPr>
        <w:t xml:space="preserve"> </w:t>
      </w:r>
      <w:r w:rsidR="00BB7342">
        <w:rPr>
          <w:rFonts w:ascii="Tahoma" w:hAnsi="Tahoma" w:cs="Tahoma"/>
        </w:rPr>
        <w:t>And b</w:t>
      </w:r>
      <w:r w:rsidR="0015444E">
        <w:rPr>
          <w:rFonts w:ascii="Tahoma" w:hAnsi="Tahoma" w:cs="Tahoma"/>
        </w:rPr>
        <w:t>ioreactors with a perfusion system using a peristaltic pump significantly improved functional performance of the culture.</w:t>
      </w:r>
    </w:p>
    <w:p w14:paraId="3E59EF20" w14:textId="6374CD00" w:rsidR="009B410B" w:rsidRDefault="009B410B" w:rsidP="009B410B">
      <w:pPr>
        <w:pStyle w:val="NormalWeb"/>
        <w:rPr>
          <w:rFonts w:ascii="Tahoma" w:hAnsi="Tahoma" w:cs="Tahoma"/>
        </w:rPr>
      </w:pPr>
      <w:r>
        <w:rPr>
          <w:rFonts w:ascii="Tahoma" w:hAnsi="Tahoma" w:cs="Tahoma"/>
        </w:rPr>
        <w:t xml:space="preserve">(B) Describe the advantages and disadvantages of using this technology in liver tissue engineering. </w:t>
      </w:r>
    </w:p>
    <w:p w14:paraId="12E96D84" w14:textId="1639125E" w:rsidR="00623DD2" w:rsidRDefault="00623DD2" w:rsidP="009B410B">
      <w:pPr>
        <w:pStyle w:val="NormalWeb"/>
        <w:rPr>
          <w:rFonts w:ascii="Tahoma" w:hAnsi="Tahoma" w:cs="Tahoma"/>
        </w:rPr>
      </w:pPr>
      <w:r>
        <w:rPr>
          <w:rFonts w:ascii="Tahoma" w:hAnsi="Tahoma" w:cs="Tahoma"/>
        </w:rPr>
        <w:t>Advantages of cell and organ bio-printing</w:t>
      </w:r>
    </w:p>
    <w:p w14:paraId="2682622A" w14:textId="5D5992BB" w:rsidR="00623DD2" w:rsidRDefault="00623DD2" w:rsidP="00F97592">
      <w:pPr>
        <w:pStyle w:val="NormalWeb"/>
        <w:numPr>
          <w:ilvl w:val="0"/>
          <w:numId w:val="13"/>
        </w:numPr>
        <w:spacing w:before="0" w:beforeAutospacing="0" w:after="0" w:afterAutospacing="0"/>
        <w:rPr>
          <w:rFonts w:ascii="Tahoma" w:hAnsi="Tahoma" w:cs="Tahoma"/>
        </w:rPr>
      </w:pPr>
      <w:r>
        <w:rPr>
          <w:rFonts w:ascii="Tahoma" w:hAnsi="Tahoma" w:cs="Tahoma"/>
        </w:rPr>
        <w:t xml:space="preserve">Alternative to </w:t>
      </w:r>
      <w:r w:rsidR="00F44D4E">
        <w:rPr>
          <w:rFonts w:ascii="Tahoma" w:hAnsi="Tahoma" w:cs="Tahoma"/>
        </w:rPr>
        <w:t xml:space="preserve">the chronic </w:t>
      </w:r>
      <w:r w:rsidR="004C6608">
        <w:rPr>
          <w:rFonts w:ascii="Tahoma" w:hAnsi="Tahoma" w:cs="Tahoma"/>
        </w:rPr>
        <w:t xml:space="preserve">shortage of </w:t>
      </w:r>
      <w:r>
        <w:rPr>
          <w:rFonts w:ascii="Tahoma" w:hAnsi="Tahoma" w:cs="Tahoma"/>
        </w:rPr>
        <w:t xml:space="preserve">donor </w:t>
      </w:r>
      <w:r w:rsidR="004C6608">
        <w:rPr>
          <w:rFonts w:ascii="Tahoma" w:hAnsi="Tahoma" w:cs="Tahoma"/>
        </w:rPr>
        <w:t>livers</w:t>
      </w:r>
    </w:p>
    <w:p w14:paraId="505F0B1D" w14:textId="7EA43C15" w:rsidR="004C6608" w:rsidRDefault="00413EBC" w:rsidP="00F97592">
      <w:pPr>
        <w:pStyle w:val="NormalWeb"/>
        <w:numPr>
          <w:ilvl w:val="0"/>
          <w:numId w:val="13"/>
        </w:numPr>
        <w:spacing w:before="0" w:beforeAutospacing="0" w:after="0" w:afterAutospacing="0"/>
        <w:rPr>
          <w:rFonts w:ascii="Tahoma" w:hAnsi="Tahoma" w:cs="Tahoma"/>
        </w:rPr>
      </w:pPr>
      <w:r>
        <w:rPr>
          <w:rFonts w:ascii="Tahoma" w:hAnsi="Tahoma" w:cs="Tahoma"/>
        </w:rPr>
        <w:t xml:space="preserve">Low in cost compared to other </w:t>
      </w:r>
      <w:r w:rsidR="003B6AA5">
        <w:rPr>
          <w:rFonts w:ascii="Tahoma" w:hAnsi="Tahoma" w:cs="Tahoma"/>
        </w:rPr>
        <w:t>strategies</w:t>
      </w:r>
    </w:p>
    <w:p w14:paraId="7F15DDCA" w14:textId="188D650B" w:rsidR="00C92476" w:rsidRDefault="00B600A0" w:rsidP="00C92476">
      <w:pPr>
        <w:pStyle w:val="NormalWeb"/>
        <w:numPr>
          <w:ilvl w:val="0"/>
          <w:numId w:val="13"/>
        </w:numPr>
        <w:spacing w:before="0" w:beforeAutospacing="0" w:after="0" w:afterAutospacing="0"/>
        <w:rPr>
          <w:rFonts w:ascii="Tahoma" w:hAnsi="Tahoma" w:cs="Tahoma"/>
        </w:rPr>
      </w:pPr>
      <w:r>
        <w:rPr>
          <w:rFonts w:ascii="Tahoma" w:hAnsi="Tahoma" w:cs="Tahoma"/>
        </w:rPr>
        <w:t>Biomimetic improved compared to other methods: it could replicate the anatomy</w:t>
      </w:r>
      <w:r w:rsidR="00F97592">
        <w:rPr>
          <w:rFonts w:ascii="Tahoma" w:hAnsi="Tahoma" w:cs="Tahoma"/>
        </w:rPr>
        <w:t xml:space="preserve">, </w:t>
      </w:r>
      <w:r>
        <w:rPr>
          <w:rFonts w:ascii="Tahoma" w:hAnsi="Tahoma" w:cs="Tahoma"/>
        </w:rPr>
        <w:t>cellular content and the function of the natural organ</w:t>
      </w:r>
    </w:p>
    <w:p w14:paraId="170F2AE6" w14:textId="6D7FFFE5" w:rsidR="00444419" w:rsidRDefault="00444419" w:rsidP="00444419">
      <w:pPr>
        <w:pStyle w:val="NormalWeb"/>
        <w:rPr>
          <w:rFonts w:ascii="Tahoma" w:hAnsi="Tahoma" w:cs="Tahoma"/>
        </w:rPr>
      </w:pPr>
      <w:r>
        <w:rPr>
          <w:rFonts w:ascii="Tahoma" w:hAnsi="Tahoma" w:cs="Tahoma"/>
        </w:rPr>
        <w:t>Disadvantages include:</w:t>
      </w:r>
    </w:p>
    <w:p w14:paraId="3BED6FCE" w14:textId="77777777" w:rsidR="00444419" w:rsidRDefault="00444419" w:rsidP="00444419">
      <w:pPr>
        <w:pStyle w:val="NormalWeb"/>
        <w:numPr>
          <w:ilvl w:val="0"/>
          <w:numId w:val="19"/>
        </w:numPr>
        <w:rPr>
          <w:rFonts w:ascii="Tahoma" w:hAnsi="Tahoma" w:cs="Tahoma"/>
        </w:rPr>
      </w:pPr>
      <w:r>
        <w:rPr>
          <w:rFonts w:ascii="Tahoma" w:hAnsi="Tahoma" w:cs="Tahoma"/>
        </w:rPr>
        <w:t>Unwanted cellular interactions</w:t>
      </w:r>
    </w:p>
    <w:p w14:paraId="1EE6F8CC" w14:textId="77777777" w:rsidR="00444419" w:rsidRPr="00671ADF" w:rsidRDefault="00444419" w:rsidP="00444419">
      <w:pPr>
        <w:pStyle w:val="NormalWeb"/>
        <w:numPr>
          <w:ilvl w:val="0"/>
          <w:numId w:val="19"/>
        </w:numPr>
        <w:rPr>
          <w:rFonts w:ascii="Tahoma" w:hAnsi="Tahoma" w:cs="Tahoma"/>
        </w:rPr>
      </w:pPr>
      <w:r>
        <w:rPr>
          <w:rFonts w:ascii="Tahoma" w:hAnsi="Tahoma" w:cs="Tahoma"/>
        </w:rPr>
        <w:t>Time-consuming</w:t>
      </w:r>
    </w:p>
    <w:p w14:paraId="1DE35E1D" w14:textId="77777777" w:rsidR="00444419" w:rsidRDefault="00444419" w:rsidP="00444419">
      <w:pPr>
        <w:pStyle w:val="NormalWeb"/>
        <w:numPr>
          <w:ilvl w:val="0"/>
          <w:numId w:val="19"/>
        </w:numPr>
        <w:rPr>
          <w:rFonts w:ascii="Tahoma" w:hAnsi="Tahoma" w:cs="Tahoma"/>
        </w:rPr>
      </w:pPr>
      <w:r>
        <w:rPr>
          <w:rFonts w:ascii="Tahoma" w:hAnsi="Tahoma" w:cs="Tahoma"/>
        </w:rPr>
        <w:t>Altered cell-geometry and signaling pathways</w:t>
      </w:r>
    </w:p>
    <w:p w14:paraId="369E3442" w14:textId="77777777" w:rsidR="00444419" w:rsidRDefault="00444419" w:rsidP="00444419">
      <w:pPr>
        <w:pStyle w:val="NormalWeb"/>
        <w:numPr>
          <w:ilvl w:val="0"/>
          <w:numId w:val="19"/>
        </w:numPr>
        <w:rPr>
          <w:rFonts w:ascii="Tahoma" w:hAnsi="Tahoma" w:cs="Tahoma"/>
        </w:rPr>
      </w:pPr>
      <w:r>
        <w:rPr>
          <w:rFonts w:ascii="Tahoma" w:hAnsi="Tahoma" w:cs="Tahoma"/>
        </w:rPr>
        <w:t xml:space="preserve">Monitoring solutions are required to assess cell destruction and loss </w:t>
      </w:r>
    </w:p>
    <w:p w14:paraId="036A10B2" w14:textId="2C817ADF" w:rsidR="00444419" w:rsidRPr="00444419" w:rsidRDefault="00444419" w:rsidP="00444419">
      <w:pPr>
        <w:pStyle w:val="NormalWeb"/>
        <w:numPr>
          <w:ilvl w:val="0"/>
          <w:numId w:val="19"/>
        </w:numPr>
        <w:rPr>
          <w:rFonts w:ascii="Tahoma" w:hAnsi="Tahoma" w:cs="Tahoma"/>
        </w:rPr>
      </w:pPr>
      <w:r>
        <w:rPr>
          <w:rFonts w:ascii="Tahoma" w:hAnsi="Tahoma" w:cs="Tahoma"/>
        </w:rPr>
        <w:t xml:space="preserve">Strategies for vascularization need refinement and the development of a mature functional vasculature in a timely manner has yet to be engineered. </w:t>
      </w:r>
    </w:p>
    <w:p w14:paraId="3A472071" w14:textId="1054D9DC" w:rsidR="00444419" w:rsidRDefault="00BB7342" w:rsidP="00BB7342">
      <w:pPr>
        <w:pStyle w:val="NormalWeb"/>
        <w:rPr>
          <w:rFonts w:ascii="Tahoma" w:hAnsi="Tahoma" w:cs="Tahoma"/>
        </w:rPr>
      </w:pPr>
      <w:r>
        <w:rPr>
          <w:rFonts w:ascii="Tahoma" w:hAnsi="Tahoma" w:cs="Tahoma"/>
        </w:rPr>
        <w:t>There are four bioprinting methods, each of them has its own advantages and disadvant</w:t>
      </w:r>
      <w:r w:rsidR="00587F45">
        <w:rPr>
          <w:rFonts w:ascii="Tahoma" w:hAnsi="Tahoma" w:cs="Tahoma"/>
        </w:rPr>
        <w:t>a</w:t>
      </w:r>
      <w:r>
        <w:rPr>
          <w:rFonts w:ascii="Tahoma" w:hAnsi="Tahoma" w:cs="Tahoma"/>
        </w:rPr>
        <w:t>ges</w:t>
      </w:r>
      <w:r w:rsidR="00B83591">
        <w:rPr>
          <w:rFonts w:ascii="Tahoma" w:hAnsi="Tahoma" w:cs="Tahoma"/>
        </w:rPr>
        <w:t>:</w:t>
      </w:r>
    </w:p>
    <w:tbl>
      <w:tblPr>
        <w:tblStyle w:val="TableGrid"/>
        <w:tblW w:w="10230" w:type="dxa"/>
        <w:tblLook w:val="04A0" w:firstRow="1" w:lastRow="0" w:firstColumn="1" w:lastColumn="0" w:noHBand="0" w:noVBand="1"/>
      </w:tblPr>
      <w:tblGrid>
        <w:gridCol w:w="1986"/>
        <w:gridCol w:w="1658"/>
        <w:gridCol w:w="1546"/>
        <w:gridCol w:w="2610"/>
        <w:gridCol w:w="2430"/>
      </w:tblGrid>
      <w:tr w:rsidR="00587F45" w14:paraId="09CEB3C1" w14:textId="5F871373" w:rsidTr="00632A60">
        <w:tc>
          <w:tcPr>
            <w:tcW w:w="1986" w:type="dxa"/>
            <w:tcBorders>
              <w:top w:val="single" w:sz="24" w:space="0" w:color="FF0000"/>
              <w:left w:val="single" w:sz="24" w:space="0" w:color="FF0000"/>
            </w:tcBorders>
            <w:shd w:val="clear" w:color="auto" w:fill="4472C4" w:themeFill="accent1"/>
          </w:tcPr>
          <w:p w14:paraId="71812DE1" w14:textId="01E09EDE" w:rsidR="00587F45" w:rsidRPr="00587F45" w:rsidRDefault="00587F45" w:rsidP="00587F45">
            <w:pPr>
              <w:pStyle w:val="NormalWeb"/>
              <w:rPr>
                <w:rFonts w:ascii="Tahoma" w:hAnsi="Tahoma" w:cs="Tahoma"/>
                <w:b/>
                <w:bCs/>
                <w:color w:val="FFFFFF" w:themeColor="background1"/>
              </w:rPr>
            </w:pPr>
            <w:r w:rsidRPr="00587F45">
              <w:rPr>
                <w:rFonts w:ascii="Tahoma" w:hAnsi="Tahoma" w:cs="Tahoma"/>
                <w:b/>
                <w:bCs/>
                <w:color w:val="FFFFFF" w:themeColor="background1"/>
              </w:rPr>
              <w:t xml:space="preserve">Bioprinting </w:t>
            </w:r>
            <w:r w:rsidR="00C92476">
              <w:rPr>
                <w:rFonts w:ascii="Tahoma" w:hAnsi="Tahoma" w:cs="Tahoma"/>
                <w:b/>
                <w:bCs/>
                <w:color w:val="FFFFFF" w:themeColor="background1"/>
              </w:rPr>
              <w:t>M</w:t>
            </w:r>
            <w:r w:rsidRPr="00587F45">
              <w:rPr>
                <w:rFonts w:ascii="Tahoma" w:hAnsi="Tahoma" w:cs="Tahoma"/>
                <w:b/>
                <w:bCs/>
                <w:color w:val="FFFFFF" w:themeColor="background1"/>
              </w:rPr>
              <w:t>ethods</w:t>
            </w:r>
          </w:p>
        </w:tc>
        <w:tc>
          <w:tcPr>
            <w:tcW w:w="1658" w:type="dxa"/>
            <w:tcBorders>
              <w:top w:val="single" w:sz="24" w:space="0" w:color="FF0000"/>
              <w:bottom w:val="single" w:sz="12" w:space="0" w:color="000000" w:themeColor="text1"/>
            </w:tcBorders>
            <w:shd w:val="clear" w:color="auto" w:fill="4472C4" w:themeFill="accent1"/>
          </w:tcPr>
          <w:p w14:paraId="03CA0B8D" w14:textId="213B62EC" w:rsidR="00587F45" w:rsidRPr="00587F45" w:rsidRDefault="00587F45" w:rsidP="00C92476">
            <w:pPr>
              <w:pStyle w:val="NormalWeb"/>
              <w:jc w:val="center"/>
              <w:rPr>
                <w:rFonts w:ascii="Tahoma" w:hAnsi="Tahoma" w:cs="Tahoma"/>
                <w:b/>
                <w:bCs/>
                <w:color w:val="FFFFFF" w:themeColor="background1"/>
              </w:rPr>
            </w:pPr>
            <w:r w:rsidRPr="00587F45">
              <w:rPr>
                <w:rFonts w:ascii="Tahoma" w:hAnsi="Tahoma" w:cs="Tahoma"/>
                <w:b/>
                <w:bCs/>
                <w:color w:val="FFFFFF" w:themeColor="background1"/>
              </w:rPr>
              <w:t>Inkjet</w:t>
            </w:r>
          </w:p>
        </w:tc>
        <w:tc>
          <w:tcPr>
            <w:tcW w:w="1546" w:type="dxa"/>
            <w:tcBorders>
              <w:top w:val="single" w:sz="24" w:space="0" w:color="FF0000"/>
              <w:bottom w:val="single" w:sz="12" w:space="0" w:color="000000" w:themeColor="text1"/>
            </w:tcBorders>
            <w:shd w:val="clear" w:color="auto" w:fill="4472C4" w:themeFill="accent1"/>
          </w:tcPr>
          <w:p w14:paraId="7929C89B" w14:textId="6E6A776D" w:rsidR="00587F45" w:rsidRPr="00587F45" w:rsidRDefault="00587F45" w:rsidP="00C92476">
            <w:pPr>
              <w:pStyle w:val="NormalWeb"/>
              <w:jc w:val="center"/>
              <w:rPr>
                <w:rFonts w:ascii="Tahoma" w:hAnsi="Tahoma" w:cs="Tahoma"/>
                <w:b/>
                <w:bCs/>
                <w:color w:val="FFFFFF" w:themeColor="background1"/>
              </w:rPr>
            </w:pPr>
            <w:r w:rsidRPr="00587F45">
              <w:rPr>
                <w:rFonts w:ascii="Tahoma" w:hAnsi="Tahoma" w:cs="Tahoma"/>
                <w:b/>
                <w:bCs/>
                <w:color w:val="FFFFFF" w:themeColor="background1"/>
              </w:rPr>
              <w:t>Micro-extrusion</w:t>
            </w:r>
          </w:p>
        </w:tc>
        <w:tc>
          <w:tcPr>
            <w:tcW w:w="2610" w:type="dxa"/>
            <w:tcBorders>
              <w:top w:val="single" w:sz="24" w:space="0" w:color="FF0000"/>
              <w:bottom w:val="single" w:sz="12" w:space="0" w:color="000000" w:themeColor="text1"/>
            </w:tcBorders>
            <w:shd w:val="clear" w:color="auto" w:fill="4472C4" w:themeFill="accent1"/>
          </w:tcPr>
          <w:p w14:paraId="5301DED7" w14:textId="7E4EBB05" w:rsidR="00587F45" w:rsidRPr="00587F45" w:rsidRDefault="00587F45" w:rsidP="00C92476">
            <w:pPr>
              <w:pStyle w:val="NormalWeb"/>
              <w:jc w:val="center"/>
              <w:rPr>
                <w:rFonts w:ascii="Tahoma" w:hAnsi="Tahoma" w:cs="Tahoma"/>
                <w:b/>
                <w:bCs/>
                <w:color w:val="FFFFFF" w:themeColor="background1"/>
              </w:rPr>
            </w:pPr>
            <w:r w:rsidRPr="00587F45">
              <w:rPr>
                <w:rFonts w:ascii="Tahoma" w:hAnsi="Tahoma" w:cs="Tahoma"/>
                <w:b/>
                <w:bCs/>
                <w:color w:val="FFFFFF" w:themeColor="background1"/>
              </w:rPr>
              <w:t>Laser-assisted</w:t>
            </w:r>
          </w:p>
        </w:tc>
        <w:tc>
          <w:tcPr>
            <w:tcW w:w="2430" w:type="dxa"/>
            <w:tcBorders>
              <w:top w:val="single" w:sz="24" w:space="0" w:color="FF0000"/>
              <w:bottom w:val="single" w:sz="12" w:space="0" w:color="000000" w:themeColor="text1"/>
              <w:right w:val="single" w:sz="24" w:space="0" w:color="FF0000"/>
            </w:tcBorders>
            <w:shd w:val="clear" w:color="auto" w:fill="4472C4" w:themeFill="accent1"/>
          </w:tcPr>
          <w:p w14:paraId="5C01FAF7" w14:textId="503506BE" w:rsidR="00587F45" w:rsidRPr="00587F45" w:rsidRDefault="00587F45" w:rsidP="00C92476">
            <w:pPr>
              <w:pStyle w:val="NormalWeb"/>
              <w:jc w:val="center"/>
              <w:rPr>
                <w:rFonts w:ascii="Tahoma" w:hAnsi="Tahoma" w:cs="Tahoma"/>
                <w:b/>
                <w:bCs/>
                <w:color w:val="FFFFFF" w:themeColor="background1"/>
              </w:rPr>
            </w:pPr>
            <w:r w:rsidRPr="00587F45">
              <w:rPr>
                <w:rFonts w:ascii="Tahoma" w:hAnsi="Tahoma" w:cs="Tahoma"/>
                <w:b/>
                <w:bCs/>
                <w:color w:val="FFFFFF" w:themeColor="background1"/>
              </w:rPr>
              <w:t>Stereolithography</w:t>
            </w:r>
          </w:p>
        </w:tc>
      </w:tr>
      <w:tr w:rsidR="00587F45" w14:paraId="5DB3168F" w14:textId="5305CDEA" w:rsidTr="00632A60">
        <w:tc>
          <w:tcPr>
            <w:tcW w:w="1986" w:type="dxa"/>
            <w:tcBorders>
              <w:left w:val="single" w:sz="24" w:space="0" w:color="FF0000"/>
              <w:bottom w:val="single" w:sz="24" w:space="0" w:color="FF0000"/>
              <w:right w:val="single" w:sz="12" w:space="0" w:color="000000" w:themeColor="text1"/>
            </w:tcBorders>
            <w:shd w:val="clear" w:color="auto" w:fill="4472C4" w:themeFill="accent1"/>
          </w:tcPr>
          <w:p w14:paraId="168C1580" w14:textId="02C26652" w:rsidR="00587F45" w:rsidRPr="00587F45" w:rsidRDefault="00587F45" w:rsidP="00587F45">
            <w:pPr>
              <w:pStyle w:val="NormalWeb"/>
              <w:rPr>
                <w:rFonts w:ascii="Tahoma" w:hAnsi="Tahoma" w:cs="Tahoma"/>
                <w:b/>
                <w:bCs/>
                <w:color w:val="FFFFFF" w:themeColor="background1"/>
              </w:rPr>
            </w:pPr>
            <w:r w:rsidRPr="00587F45">
              <w:rPr>
                <w:rFonts w:ascii="Tahoma" w:hAnsi="Tahoma" w:cs="Tahoma"/>
                <w:b/>
                <w:bCs/>
                <w:color w:val="FFFFFF" w:themeColor="background1"/>
              </w:rPr>
              <w:t>Advantages</w:t>
            </w:r>
          </w:p>
        </w:tc>
        <w:tc>
          <w:tcPr>
            <w:tcW w:w="1658" w:type="dxa"/>
            <w:tcBorders>
              <w:top w:val="single" w:sz="12" w:space="0" w:color="000000" w:themeColor="text1"/>
              <w:left w:val="single" w:sz="12" w:space="0" w:color="000000" w:themeColor="text1"/>
              <w:bottom w:val="single" w:sz="24" w:space="0" w:color="FF0000"/>
              <w:right w:val="single" w:sz="12" w:space="0" w:color="000000" w:themeColor="text1"/>
            </w:tcBorders>
          </w:tcPr>
          <w:p w14:paraId="458CE00F" w14:textId="77777777" w:rsidR="00587F45" w:rsidRPr="00587F45" w:rsidRDefault="00587F45" w:rsidP="00587F45">
            <w:pPr>
              <w:pStyle w:val="NormalWeb"/>
              <w:numPr>
                <w:ilvl w:val="0"/>
                <w:numId w:val="14"/>
              </w:numPr>
              <w:rPr>
                <w:rFonts w:ascii="Tahoma" w:hAnsi="Tahoma" w:cs="Tahoma"/>
                <w:sz w:val="20"/>
                <w:szCs w:val="20"/>
              </w:rPr>
            </w:pPr>
            <w:r w:rsidRPr="00587F45">
              <w:rPr>
                <w:rFonts w:ascii="Tahoma" w:hAnsi="Tahoma" w:cs="Tahoma"/>
                <w:sz w:val="20"/>
                <w:szCs w:val="20"/>
              </w:rPr>
              <w:t>High speed</w:t>
            </w:r>
          </w:p>
          <w:p w14:paraId="7FADC264" w14:textId="6374990B" w:rsidR="00587F45" w:rsidRPr="00587F45" w:rsidRDefault="00587F45" w:rsidP="00587F45">
            <w:pPr>
              <w:pStyle w:val="NormalWeb"/>
              <w:numPr>
                <w:ilvl w:val="0"/>
                <w:numId w:val="14"/>
              </w:numPr>
              <w:rPr>
                <w:rFonts w:ascii="Tahoma" w:hAnsi="Tahoma" w:cs="Tahoma"/>
                <w:sz w:val="20"/>
                <w:szCs w:val="20"/>
              </w:rPr>
            </w:pPr>
            <w:r w:rsidRPr="00587F45">
              <w:rPr>
                <w:rFonts w:ascii="Tahoma" w:hAnsi="Tahoma" w:cs="Tahoma"/>
                <w:sz w:val="20"/>
                <w:szCs w:val="20"/>
              </w:rPr>
              <w:t>Availability</w:t>
            </w:r>
          </w:p>
          <w:p w14:paraId="17217B90" w14:textId="560CDD4E" w:rsidR="00587F45" w:rsidRPr="00587F45" w:rsidRDefault="00587F45" w:rsidP="00587F45">
            <w:pPr>
              <w:pStyle w:val="NormalWeb"/>
              <w:numPr>
                <w:ilvl w:val="0"/>
                <w:numId w:val="14"/>
              </w:numPr>
              <w:rPr>
                <w:rFonts w:ascii="Tahoma" w:hAnsi="Tahoma" w:cs="Tahoma"/>
                <w:sz w:val="20"/>
                <w:szCs w:val="20"/>
              </w:rPr>
            </w:pPr>
            <w:r w:rsidRPr="00587F45">
              <w:rPr>
                <w:rFonts w:ascii="Tahoma" w:hAnsi="Tahoma" w:cs="Tahoma"/>
                <w:sz w:val="20"/>
                <w:szCs w:val="20"/>
              </w:rPr>
              <w:t>Low cost</w:t>
            </w:r>
          </w:p>
        </w:tc>
        <w:tc>
          <w:tcPr>
            <w:tcW w:w="1546" w:type="dxa"/>
            <w:tcBorders>
              <w:top w:val="single" w:sz="12" w:space="0" w:color="000000" w:themeColor="text1"/>
              <w:left w:val="single" w:sz="12" w:space="0" w:color="000000" w:themeColor="text1"/>
              <w:bottom w:val="single" w:sz="24" w:space="0" w:color="FF0000"/>
              <w:right w:val="single" w:sz="12" w:space="0" w:color="000000" w:themeColor="text1"/>
            </w:tcBorders>
          </w:tcPr>
          <w:p w14:paraId="1494EC4F" w14:textId="77777777" w:rsidR="00587F45" w:rsidRPr="00587F45" w:rsidRDefault="00587F45" w:rsidP="00587F45">
            <w:pPr>
              <w:pStyle w:val="NormalWeb"/>
              <w:numPr>
                <w:ilvl w:val="0"/>
                <w:numId w:val="14"/>
              </w:numPr>
              <w:rPr>
                <w:rFonts w:ascii="Tahoma" w:hAnsi="Tahoma" w:cs="Tahoma"/>
                <w:sz w:val="20"/>
                <w:szCs w:val="20"/>
              </w:rPr>
            </w:pPr>
            <w:r w:rsidRPr="00587F45">
              <w:rPr>
                <w:rFonts w:ascii="Tahoma" w:hAnsi="Tahoma" w:cs="Tahoma"/>
                <w:sz w:val="20"/>
                <w:szCs w:val="20"/>
              </w:rPr>
              <w:t>Ability to use high viscosity bio-ink</w:t>
            </w:r>
          </w:p>
          <w:p w14:paraId="7A8DEF4B" w14:textId="303A3FCF" w:rsidR="00587F45" w:rsidRPr="00587F45" w:rsidRDefault="00587F45" w:rsidP="00587F45">
            <w:pPr>
              <w:pStyle w:val="NormalWeb"/>
              <w:numPr>
                <w:ilvl w:val="0"/>
                <w:numId w:val="14"/>
              </w:numPr>
              <w:rPr>
                <w:rFonts w:ascii="Tahoma" w:hAnsi="Tahoma" w:cs="Tahoma"/>
                <w:sz w:val="20"/>
                <w:szCs w:val="20"/>
              </w:rPr>
            </w:pPr>
            <w:r w:rsidRPr="00587F45">
              <w:rPr>
                <w:rFonts w:ascii="Tahoma" w:hAnsi="Tahoma" w:cs="Tahoma"/>
                <w:sz w:val="20"/>
                <w:szCs w:val="20"/>
              </w:rPr>
              <w:t>Print high cell density</w:t>
            </w:r>
          </w:p>
        </w:tc>
        <w:tc>
          <w:tcPr>
            <w:tcW w:w="2610" w:type="dxa"/>
            <w:tcBorders>
              <w:top w:val="single" w:sz="12" w:space="0" w:color="000000" w:themeColor="text1"/>
              <w:left w:val="single" w:sz="12" w:space="0" w:color="000000" w:themeColor="text1"/>
              <w:bottom w:val="single" w:sz="24" w:space="0" w:color="FF0000"/>
              <w:right w:val="single" w:sz="12" w:space="0" w:color="000000" w:themeColor="text1"/>
            </w:tcBorders>
          </w:tcPr>
          <w:p w14:paraId="3012CE17" w14:textId="77777777" w:rsidR="00587F45" w:rsidRPr="00587F45" w:rsidRDefault="00587F45" w:rsidP="00587F45">
            <w:pPr>
              <w:pStyle w:val="NormalWeb"/>
              <w:numPr>
                <w:ilvl w:val="0"/>
                <w:numId w:val="18"/>
              </w:numPr>
              <w:rPr>
                <w:rFonts w:ascii="Tahoma" w:hAnsi="Tahoma" w:cs="Tahoma"/>
                <w:sz w:val="20"/>
                <w:szCs w:val="20"/>
              </w:rPr>
            </w:pPr>
            <w:r w:rsidRPr="00587F45">
              <w:rPr>
                <w:rFonts w:ascii="Tahoma" w:hAnsi="Tahoma" w:cs="Tahoma"/>
                <w:sz w:val="20"/>
                <w:szCs w:val="20"/>
              </w:rPr>
              <w:t>High degree of precision and resolution</w:t>
            </w:r>
          </w:p>
          <w:p w14:paraId="322201FD" w14:textId="50CBA8AD" w:rsidR="00587F45" w:rsidRPr="00587F45" w:rsidRDefault="00587F45" w:rsidP="00587F45">
            <w:pPr>
              <w:pStyle w:val="NormalWeb"/>
              <w:numPr>
                <w:ilvl w:val="0"/>
                <w:numId w:val="18"/>
              </w:numPr>
              <w:rPr>
                <w:rFonts w:ascii="Tahoma" w:hAnsi="Tahoma" w:cs="Tahoma"/>
                <w:sz w:val="20"/>
                <w:szCs w:val="20"/>
              </w:rPr>
            </w:pPr>
            <w:r w:rsidRPr="00587F45">
              <w:rPr>
                <w:rFonts w:ascii="Tahoma" w:hAnsi="Tahoma" w:cs="Tahoma"/>
                <w:sz w:val="20"/>
                <w:szCs w:val="20"/>
              </w:rPr>
              <w:t>Ability to use high viscosity bio-ink and print high cell density</w:t>
            </w:r>
          </w:p>
        </w:tc>
        <w:tc>
          <w:tcPr>
            <w:tcW w:w="2430" w:type="dxa"/>
            <w:tcBorders>
              <w:top w:val="single" w:sz="12" w:space="0" w:color="000000" w:themeColor="text1"/>
              <w:left w:val="single" w:sz="12" w:space="0" w:color="000000" w:themeColor="text1"/>
              <w:bottom w:val="single" w:sz="24" w:space="0" w:color="FF0000"/>
              <w:right w:val="single" w:sz="24" w:space="0" w:color="FF0000"/>
            </w:tcBorders>
          </w:tcPr>
          <w:p w14:paraId="7F31D352" w14:textId="77777777" w:rsidR="00587F45" w:rsidRPr="00587F45" w:rsidRDefault="00587F45" w:rsidP="00587F45">
            <w:pPr>
              <w:pStyle w:val="NormalWeb"/>
              <w:numPr>
                <w:ilvl w:val="0"/>
                <w:numId w:val="17"/>
              </w:numPr>
              <w:rPr>
                <w:rFonts w:ascii="Tahoma" w:hAnsi="Tahoma" w:cs="Tahoma"/>
                <w:sz w:val="20"/>
                <w:szCs w:val="20"/>
              </w:rPr>
            </w:pPr>
            <w:r w:rsidRPr="00587F45">
              <w:rPr>
                <w:rFonts w:ascii="Tahoma" w:hAnsi="Tahoma" w:cs="Tahoma"/>
                <w:sz w:val="20"/>
                <w:szCs w:val="20"/>
              </w:rPr>
              <w:t>High degree of fabrication accuracy</w:t>
            </w:r>
          </w:p>
          <w:p w14:paraId="20B97156" w14:textId="3584F710" w:rsidR="00587F45" w:rsidRPr="00587F45" w:rsidRDefault="00587F45" w:rsidP="00587F45">
            <w:pPr>
              <w:pStyle w:val="NormalWeb"/>
              <w:numPr>
                <w:ilvl w:val="0"/>
                <w:numId w:val="17"/>
              </w:numPr>
              <w:rPr>
                <w:rFonts w:ascii="Tahoma" w:hAnsi="Tahoma" w:cs="Tahoma"/>
                <w:sz w:val="20"/>
                <w:szCs w:val="20"/>
              </w:rPr>
            </w:pPr>
            <w:r w:rsidRPr="00587F45">
              <w:rPr>
                <w:rFonts w:ascii="Tahoma" w:hAnsi="Tahoma" w:cs="Tahoma"/>
                <w:sz w:val="20"/>
                <w:szCs w:val="20"/>
              </w:rPr>
              <w:t>Low printing time</w:t>
            </w:r>
          </w:p>
        </w:tc>
      </w:tr>
    </w:tbl>
    <w:p w14:paraId="4B575729" w14:textId="77777777" w:rsidR="00D26657" w:rsidRDefault="00D26657" w:rsidP="00D26657">
      <w:pPr>
        <w:pStyle w:val="NormalWeb"/>
        <w:spacing w:before="0" w:beforeAutospacing="0" w:after="0" w:afterAutospacing="0"/>
        <w:jc w:val="right"/>
        <w:rPr>
          <w:rFonts w:ascii="Tahoma" w:hAnsi="Tahoma" w:cs="Tahoma"/>
        </w:rPr>
      </w:pPr>
      <w:r>
        <w:rPr>
          <w:rFonts w:ascii="Tahoma" w:hAnsi="Tahoma" w:cs="Tahoma"/>
        </w:rPr>
        <w:fldChar w:fldCharType="begin"/>
      </w:r>
      <w:r>
        <w:rPr>
          <w:rFonts w:ascii="Tahoma" w:hAnsi="Tahoma" w:cs="Tahoma"/>
        </w:rPr>
        <w:instrText xml:space="preserve"> ADDIN ZOTERO_ITEM CSL_CITATION {"citationID":"vRyIFhEK","properties":{"formattedCitation":"(Bishop et al.)","plainCitation":"(Bishop et al.)","noteIndex":0},"citationItems":[{"id":5681,"uris":["http://zotero.org/users/7286058/items/SI8QAJ4M"],"itemData":{"id":5681,"type":"article-journal","abstract":"Advances in three-dimensional (3D) printing have increased feasibility towards the synthesis of living tissues. Known as 3D bioprinting, this technology involves the precise layering of cells, biologic scaffolds, and growth factors with the goal of creating bioidentical tissue for a variety of uses. Early successes have demonstrated distinct advantages over conventional tissue engineering strategies. Not surprisingly, there are current challenges to address before 3D bioprinting becomes clinically relevant. Here we provide an overview of 3D bioprinting technology and discuss key advances, clinical applications, and current limitations. While 3D bioprinting is a relatively novel tissue engineering strategy, it holds great potential to play a key role in personalized medicine.","container-title":"Genes &amp; Diseases","DOI":"10.1016/j.gendis.2017.10.002","ISSN":"23523042","issue":"4","journalAbbreviation":"Genes &amp; Diseases","language":"en","page":"185-195","source":"DOI.org (Crossref)","title":"3-D bioprinting technologies in tissue engineering and regenerative medicine: Current and future trends","title-short":"3-D bioprinting technologies in tissue engineering and regenerative medicine","URL":"https://linkinghub.elsevier.com/retrieve/pii/S2352304217300673","volume":"4","author":[{"family":"Bishop","given":"Elliot S."},{"family":"Mostafa","given":"Sami"},{"family":"Pakvasa","given":"Mikhail"},{"family":"Luu","given":"Hue H."},{"family":"Lee","given":"Michael J."},{"family":"Wolf","given":"Jennifer Moriatis"},{"family":"Ameer","given":"Guillermo A."},{"family":"He","given":"Tong-Chuan"},{"family":"Reid","given":"Russell R."}],"accessed":{"date-parts":[["2022",12,1]]},"issued":{"date-parts":[["2017",12]]}}}],"schema":"https://github.com/citation-style-language/schema/raw/master/csl-citation.json"} </w:instrText>
      </w:r>
      <w:r>
        <w:rPr>
          <w:rFonts w:ascii="Tahoma" w:hAnsi="Tahoma" w:cs="Tahoma"/>
        </w:rPr>
        <w:fldChar w:fldCharType="separate"/>
      </w:r>
      <w:r>
        <w:rPr>
          <w:rFonts w:ascii="Tahoma" w:hAnsi="Tahoma" w:cs="Tahoma"/>
          <w:noProof/>
        </w:rPr>
        <w:t>(Bishop et al.)</w:t>
      </w:r>
      <w:r>
        <w:rPr>
          <w:rFonts w:ascii="Tahoma" w:hAnsi="Tahoma" w:cs="Tahoma"/>
        </w:rPr>
        <w:fldChar w:fldCharType="end"/>
      </w:r>
    </w:p>
    <w:p w14:paraId="1FC8FC27" w14:textId="7C7E1E29" w:rsidR="00444419" w:rsidRDefault="00444419"/>
    <w:p w14:paraId="0D57FB5E" w14:textId="7C3313DC" w:rsidR="00444419" w:rsidRDefault="00444419"/>
    <w:p w14:paraId="4E8DC75F" w14:textId="77777777" w:rsidR="00632A60" w:rsidRDefault="00632A60"/>
    <w:p w14:paraId="1F0DBB56" w14:textId="6CD89A66" w:rsidR="00444419" w:rsidRDefault="00444419"/>
    <w:p w14:paraId="4CA828D3" w14:textId="6A330489" w:rsidR="00444419" w:rsidRDefault="00444419"/>
    <w:p w14:paraId="4241EC76" w14:textId="77777777" w:rsidR="00444419" w:rsidRDefault="00444419"/>
    <w:tbl>
      <w:tblPr>
        <w:tblStyle w:val="TableGrid"/>
        <w:tblW w:w="10323" w:type="dxa"/>
        <w:tblBorders>
          <w:top w:val="single" w:sz="24" w:space="0" w:color="FF0000"/>
          <w:left w:val="single" w:sz="24" w:space="0" w:color="FF0000"/>
          <w:bottom w:val="single" w:sz="24" w:space="0" w:color="FF0000"/>
          <w:right w:val="single" w:sz="24" w:space="0" w:color="FF0000"/>
          <w:insideH w:val="single" w:sz="2" w:space="0" w:color="000000" w:themeColor="text1"/>
          <w:insideV w:val="single" w:sz="12" w:space="0" w:color="000000" w:themeColor="text1"/>
        </w:tblBorders>
        <w:tblLook w:val="04A0" w:firstRow="1" w:lastRow="0" w:firstColumn="1" w:lastColumn="0" w:noHBand="0" w:noVBand="1"/>
      </w:tblPr>
      <w:tblGrid>
        <w:gridCol w:w="1986"/>
        <w:gridCol w:w="2180"/>
        <w:gridCol w:w="2025"/>
        <w:gridCol w:w="1739"/>
        <w:gridCol w:w="2393"/>
      </w:tblGrid>
      <w:tr w:rsidR="00444419" w14:paraId="475AF529" w14:textId="77777777" w:rsidTr="00E77812">
        <w:tc>
          <w:tcPr>
            <w:tcW w:w="1986" w:type="dxa"/>
            <w:shd w:val="clear" w:color="auto" w:fill="4472C4" w:themeFill="accent1"/>
          </w:tcPr>
          <w:p w14:paraId="1CFE65FC" w14:textId="6B5DBB33" w:rsidR="00444419" w:rsidRPr="00587F45" w:rsidRDefault="00444419" w:rsidP="00444419">
            <w:pPr>
              <w:pStyle w:val="NormalWeb"/>
              <w:rPr>
                <w:rFonts w:ascii="Tahoma" w:hAnsi="Tahoma" w:cs="Tahoma"/>
                <w:b/>
                <w:bCs/>
                <w:color w:val="FFFFFF" w:themeColor="background1"/>
              </w:rPr>
            </w:pPr>
            <w:r w:rsidRPr="00587F45">
              <w:rPr>
                <w:rFonts w:ascii="Tahoma" w:hAnsi="Tahoma" w:cs="Tahoma"/>
                <w:b/>
                <w:bCs/>
                <w:color w:val="FFFFFF" w:themeColor="background1"/>
              </w:rPr>
              <w:lastRenderedPageBreak/>
              <w:t xml:space="preserve">Bioprinting </w:t>
            </w:r>
            <w:r>
              <w:rPr>
                <w:rFonts w:ascii="Tahoma" w:hAnsi="Tahoma" w:cs="Tahoma"/>
                <w:b/>
                <w:bCs/>
                <w:color w:val="FFFFFF" w:themeColor="background1"/>
              </w:rPr>
              <w:t>M</w:t>
            </w:r>
            <w:r w:rsidRPr="00587F45">
              <w:rPr>
                <w:rFonts w:ascii="Tahoma" w:hAnsi="Tahoma" w:cs="Tahoma"/>
                <w:b/>
                <w:bCs/>
                <w:color w:val="FFFFFF" w:themeColor="background1"/>
              </w:rPr>
              <w:t>ethods</w:t>
            </w:r>
          </w:p>
        </w:tc>
        <w:tc>
          <w:tcPr>
            <w:tcW w:w="2214" w:type="dxa"/>
            <w:shd w:val="clear" w:color="auto" w:fill="4472C4" w:themeFill="accent1"/>
          </w:tcPr>
          <w:p w14:paraId="669B41B9" w14:textId="1750C054" w:rsidR="00444419" w:rsidRPr="00444419" w:rsidRDefault="00444419" w:rsidP="00444419">
            <w:pPr>
              <w:pStyle w:val="NormalWeb"/>
              <w:ind w:left="360"/>
              <w:rPr>
                <w:rFonts w:ascii="Tahoma" w:hAnsi="Tahoma" w:cs="Tahoma"/>
                <w:b/>
                <w:bCs/>
                <w:color w:val="FFFFFF" w:themeColor="background1"/>
              </w:rPr>
            </w:pPr>
            <w:r w:rsidRPr="00444419">
              <w:rPr>
                <w:rFonts w:ascii="Tahoma" w:hAnsi="Tahoma" w:cs="Tahoma"/>
                <w:b/>
                <w:bCs/>
                <w:color w:val="FFFFFF" w:themeColor="background1"/>
              </w:rPr>
              <w:t>Inkjet</w:t>
            </w:r>
          </w:p>
        </w:tc>
        <w:tc>
          <w:tcPr>
            <w:tcW w:w="1980" w:type="dxa"/>
            <w:shd w:val="clear" w:color="auto" w:fill="4472C4" w:themeFill="accent1"/>
          </w:tcPr>
          <w:p w14:paraId="6D35337E" w14:textId="2B7DB350" w:rsidR="00444419" w:rsidRPr="00444419" w:rsidRDefault="00444419" w:rsidP="00444419">
            <w:pPr>
              <w:pStyle w:val="NormalWeb"/>
              <w:rPr>
                <w:rFonts w:ascii="Tahoma" w:hAnsi="Tahoma" w:cs="Tahoma"/>
                <w:b/>
                <w:bCs/>
                <w:color w:val="FFFFFF" w:themeColor="background1"/>
              </w:rPr>
            </w:pPr>
            <w:proofErr w:type="spellStart"/>
            <w:r w:rsidRPr="00444419">
              <w:rPr>
                <w:rFonts w:ascii="Tahoma" w:hAnsi="Tahoma" w:cs="Tahoma"/>
                <w:b/>
                <w:bCs/>
                <w:color w:val="FFFFFF" w:themeColor="background1"/>
              </w:rPr>
              <w:t>Microextrusion</w:t>
            </w:r>
            <w:proofErr w:type="spellEnd"/>
          </w:p>
        </w:tc>
        <w:tc>
          <w:tcPr>
            <w:tcW w:w="1750" w:type="dxa"/>
            <w:shd w:val="clear" w:color="auto" w:fill="4472C4" w:themeFill="accent1"/>
          </w:tcPr>
          <w:p w14:paraId="2D054815" w14:textId="034377F3" w:rsidR="00444419" w:rsidRPr="00444419" w:rsidRDefault="00444419" w:rsidP="00444419">
            <w:pPr>
              <w:pStyle w:val="NormalWeb"/>
              <w:rPr>
                <w:rFonts w:ascii="Tahoma" w:hAnsi="Tahoma" w:cs="Tahoma"/>
                <w:b/>
                <w:bCs/>
                <w:color w:val="FFFFFF" w:themeColor="background1"/>
              </w:rPr>
            </w:pPr>
            <w:r w:rsidRPr="00444419">
              <w:rPr>
                <w:rFonts w:ascii="Tahoma" w:hAnsi="Tahoma" w:cs="Tahoma"/>
                <w:b/>
                <w:bCs/>
                <w:color w:val="FFFFFF" w:themeColor="background1"/>
              </w:rPr>
              <w:t>Laser-assisted</w:t>
            </w:r>
          </w:p>
        </w:tc>
        <w:tc>
          <w:tcPr>
            <w:tcW w:w="2393" w:type="dxa"/>
            <w:shd w:val="clear" w:color="auto" w:fill="4472C4" w:themeFill="accent1"/>
          </w:tcPr>
          <w:p w14:paraId="3EAB2944" w14:textId="4E5D5EBF" w:rsidR="00444419" w:rsidRPr="00444419" w:rsidRDefault="00444419" w:rsidP="00444419">
            <w:pPr>
              <w:pStyle w:val="NormalWeb"/>
              <w:rPr>
                <w:rFonts w:ascii="Tahoma" w:hAnsi="Tahoma" w:cs="Tahoma"/>
                <w:b/>
                <w:bCs/>
                <w:color w:val="FFFFFF" w:themeColor="background1"/>
              </w:rPr>
            </w:pPr>
            <w:r w:rsidRPr="00444419">
              <w:rPr>
                <w:rFonts w:ascii="Tahoma" w:hAnsi="Tahoma" w:cs="Tahoma"/>
                <w:b/>
                <w:bCs/>
                <w:color w:val="FFFFFF" w:themeColor="background1"/>
              </w:rPr>
              <w:t>Stereolithography</w:t>
            </w:r>
          </w:p>
        </w:tc>
      </w:tr>
      <w:tr w:rsidR="00444419" w14:paraId="33C520BC" w14:textId="77777777" w:rsidTr="00E77812">
        <w:tc>
          <w:tcPr>
            <w:tcW w:w="1986" w:type="dxa"/>
            <w:shd w:val="clear" w:color="auto" w:fill="4472C4" w:themeFill="accent1"/>
          </w:tcPr>
          <w:p w14:paraId="3418581A" w14:textId="68D92B99" w:rsidR="00444419" w:rsidRPr="00587F45" w:rsidRDefault="00444419" w:rsidP="00444419">
            <w:pPr>
              <w:pStyle w:val="NormalWeb"/>
              <w:rPr>
                <w:rFonts w:ascii="Tahoma" w:hAnsi="Tahoma" w:cs="Tahoma"/>
                <w:b/>
                <w:bCs/>
                <w:color w:val="FFFFFF" w:themeColor="background1"/>
              </w:rPr>
            </w:pPr>
            <w:r w:rsidRPr="00587F45">
              <w:rPr>
                <w:rFonts w:ascii="Tahoma" w:hAnsi="Tahoma" w:cs="Tahoma"/>
                <w:b/>
                <w:bCs/>
                <w:color w:val="FFFFFF" w:themeColor="background1"/>
              </w:rPr>
              <w:t>Disadvantages</w:t>
            </w:r>
          </w:p>
        </w:tc>
        <w:tc>
          <w:tcPr>
            <w:tcW w:w="2214" w:type="dxa"/>
          </w:tcPr>
          <w:p w14:paraId="216E1C92" w14:textId="77777777" w:rsidR="00444419" w:rsidRPr="00587F45" w:rsidRDefault="00444419" w:rsidP="00444419">
            <w:pPr>
              <w:pStyle w:val="NormalWeb"/>
              <w:numPr>
                <w:ilvl w:val="0"/>
                <w:numId w:val="15"/>
              </w:numPr>
              <w:rPr>
                <w:rFonts w:ascii="Tahoma" w:hAnsi="Tahoma" w:cs="Tahoma"/>
                <w:sz w:val="20"/>
                <w:szCs w:val="20"/>
              </w:rPr>
            </w:pPr>
            <w:r w:rsidRPr="00587F45">
              <w:rPr>
                <w:rFonts w:ascii="Tahoma" w:hAnsi="Tahoma" w:cs="Tahoma"/>
                <w:sz w:val="20"/>
                <w:szCs w:val="20"/>
              </w:rPr>
              <w:t>Lack of precision in droplet placement and size</w:t>
            </w:r>
          </w:p>
          <w:p w14:paraId="24F8BFC1" w14:textId="06D0F93E" w:rsidR="00444419" w:rsidRPr="00587F45" w:rsidRDefault="00444419" w:rsidP="00444419">
            <w:pPr>
              <w:pStyle w:val="NormalWeb"/>
              <w:numPr>
                <w:ilvl w:val="0"/>
                <w:numId w:val="15"/>
              </w:numPr>
              <w:rPr>
                <w:rFonts w:ascii="Tahoma" w:hAnsi="Tahoma" w:cs="Tahoma"/>
                <w:sz w:val="20"/>
                <w:szCs w:val="20"/>
              </w:rPr>
            </w:pPr>
            <w:r w:rsidRPr="00587F45">
              <w:rPr>
                <w:rFonts w:ascii="Tahoma" w:hAnsi="Tahoma" w:cs="Tahoma"/>
                <w:sz w:val="20"/>
                <w:szCs w:val="20"/>
              </w:rPr>
              <w:t>Need for low viscosity bio-ink</w:t>
            </w:r>
          </w:p>
        </w:tc>
        <w:tc>
          <w:tcPr>
            <w:tcW w:w="1980" w:type="dxa"/>
          </w:tcPr>
          <w:p w14:paraId="75E10E93" w14:textId="179280CB" w:rsidR="00444419" w:rsidRPr="00587F45" w:rsidRDefault="00444419" w:rsidP="00E77812">
            <w:pPr>
              <w:pStyle w:val="NormalWeb"/>
              <w:numPr>
                <w:ilvl w:val="0"/>
                <w:numId w:val="15"/>
              </w:numPr>
              <w:rPr>
                <w:rFonts w:ascii="Tahoma" w:hAnsi="Tahoma" w:cs="Tahoma"/>
                <w:sz w:val="20"/>
                <w:szCs w:val="20"/>
              </w:rPr>
            </w:pPr>
            <w:r w:rsidRPr="00587F45">
              <w:rPr>
                <w:rFonts w:ascii="Tahoma" w:hAnsi="Tahoma" w:cs="Tahoma"/>
                <w:sz w:val="20"/>
                <w:szCs w:val="20"/>
              </w:rPr>
              <w:t>Distortion of cell structure</w:t>
            </w:r>
          </w:p>
        </w:tc>
        <w:tc>
          <w:tcPr>
            <w:tcW w:w="1750" w:type="dxa"/>
          </w:tcPr>
          <w:p w14:paraId="625BEF69" w14:textId="77777777" w:rsidR="00444419" w:rsidRPr="00587F45" w:rsidRDefault="00444419" w:rsidP="00444419">
            <w:pPr>
              <w:pStyle w:val="NormalWeb"/>
              <w:numPr>
                <w:ilvl w:val="0"/>
                <w:numId w:val="16"/>
              </w:numPr>
              <w:rPr>
                <w:rFonts w:ascii="Tahoma" w:hAnsi="Tahoma" w:cs="Tahoma"/>
                <w:sz w:val="20"/>
                <w:szCs w:val="20"/>
              </w:rPr>
            </w:pPr>
            <w:r w:rsidRPr="00587F45">
              <w:rPr>
                <w:rFonts w:ascii="Tahoma" w:hAnsi="Tahoma" w:cs="Tahoma"/>
                <w:sz w:val="20"/>
                <w:szCs w:val="20"/>
              </w:rPr>
              <w:t>Time consuming</w:t>
            </w:r>
          </w:p>
          <w:p w14:paraId="55F917D6" w14:textId="2256432E" w:rsidR="00444419" w:rsidRPr="00587F45" w:rsidRDefault="00444419" w:rsidP="00444419">
            <w:pPr>
              <w:pStyle w:val="NormalWeb"/>
              <w:numPr>
                <w:ilvl w:val="0"/>
                <w:numId w:val="16"/>
              </w:numPr>
              <w:rPr>
                <w:rFonts w:ascii="Tahoma" w:hAnsi="Tahoma" w:cs="Tahoma"/>
                <w:sz w:val="20"/>
                <w:szCs w:val="20"/>
              </w:rPr>
            </w:pPr>
            <w:r w:rsidRPr="00587F45">
              <w:rPr>
                <w:rFonts w:ascii="Tahoma" w:hAnsi="Tahoma" w:cs="Tahoma"/>
                <w:sz w:val="20"/>
                <w:szCs w:val="20"/>
              </w:rPr>
              <w:t>High cost</w:t>
            </w:r>
          </w:p>
        </w:tc>
        <w:tc>
          <w:tcPr>
            <w:tcW w:w="2393" w:type="dxa"/>
          </w:tcPr>
          <w:p w14:paraId="4DA13C20" w14:textId="77777777" w:rsidR="00444419" w:rsidRPr="00587F45" w:rsidRDefault="00444419" w:rsidP="00444419">
            <w:pPr>
              <w:pStyle w:val="NormalWeb"/>
              <w:numPr>
                <w:ilvl w:val="0"/>
                <w:numId w:val="16"/>
              </w:numPr>
              <w:rPr>
                <w:rFonts w:ascii="Tahoma" w:hAnsi="Tahoma" w:cs="Tahoma"/>
                <w:sz w:val="20"/>
                <w:szCs w:val="20"/>
              </w:rPr>
            </w:pPr>
            <w:r w:rsidRPr="00587F45">
              <w:rPr>
                <w:rFonts w:ascii="Tahoma" w:hAnsi="Tahoma" w:cs="Tahoma"/>
                <w:sz w:val="20"/>
                <w:szCs w:val="20"/>
              </w:rPr>
              <w:t>Use of high intensity UV light</w:t>
            </w:r>
          </w:p>
          <w:p w14:paraId="0D7C0C66" w14:textId="77777777" w:rsidR="00444419" w:rsidRPr="00587F45" w:rsidRDefault="00444419" w:rsidP="00444419">
            <w:pPr>
              <w:pStyle w:val="NormalWeb"/>
              <w:numPr>
                <w:ilvl w:val="0"/>
                <w:numId w:val="16"/>
              </w:numPr>
              <w:rPr>
                <w:rFonts w:ascii="Tahoma" w:hAnsi="Tahoma" w:cs="Tahoma"/>
                <w:sz w:val="20"/>
                <w:szCs w:val="20"/>
              </w:rPr>
            </w:pPr>
            <w:r w:rsidRPr="00587F45">
              <w:rPr>
                <w:rFonts w:ascii="Tahoma" w:hAnsi="Tahoma" w:cs="Tahoma"/>
                <w:sz w:val="20"/>
                <w:szCs w:val="20"/>
              </w:rPr>
              <w:t>Lengthy postprocessing</w:t>
            </w:r>
          </w:p>
          <w:p w14:paraId="50143F16" w14:textId="6AF46A36" w:rsidR="00444419" w:rsidRPr="00587F45" w:rsidRDefault="00444419" w:rsidP="00444419">
            <w:pPr>
              <w:pStyle w:val="NormalWeb"/>
              <w:numPr>
                <w:ilvl w:val="0"/>
                <w:numId w:val="16"/>
              </w:numPr>
              <w:rPr>
                <w:rFonts w:ascii="Tahoma" w:hAnsi="Tahoma" w:cs="Tahoma"/>
                <w:sz w:val="20"/>
                <w:szCs w:val="20"/>
              </w:rPr>
            </w:pPr>
            <w:r w:rsidRPr="00587F45">
              <w:rPr>
                <w:rFonts w:ascii="Tahoma" w:hAnsi="Tahoma" w:cs="Tahoma"/>
                <w:sz w:val="20"/>
                <w:szCs w:val="20"/>
              </w:rPr>
              <w:t>Lack of compatible materials</w:t>
            </w:r>
          </w:p>
        </w:tc>
      </w:tr>
    </w:tbl>
    <w:p w14:paraId="1A11FF3A" w14:textId="18496DA9" w:rsidR="00C92476" w:rsidRDefault="005D5AC2" w:rsidP="005D5AC2">
      <w:pPr>
        <w:pStyle w:val="NormalWeb"/>
        <w:spacing w:before="0" w:beforeAutospacing="0" w:after="0" w:afterAutospacing="0"/>
        <w:jc w:val="right"/>
        <w:rPr>
          <w:rFonts w:ascii="Tahoma" w:hAnsi="Tahoma" w:cs="Tahoma"/>
        </w:rPr>
      </w:pPr>
      <w:r>
        <w:rPr>
          <w:rFonts w:ascii="Tahoma" w:hAnsi="Tahoma" w:cs="Tahoma"/>
        </w:rPr>
        <w:fldChar w:fldCharType="begin"/>
      </w:r>
      <w:r>
        <w:rPr>
          <w:rFonts w:ascii="Tahoma" w:hAnsi="Tahoma" w:cs="Tahoma"/>
        </w:rPr>
        <w:instrText xml:space="preserve"> ADDIN ZOTERO_ITEM CSL_CITATION {"citationID":"qanemiwY","properties":{"formattedCitation":"(Bishop et al.)","plainCitation":"(Bishop et al.)","noteIndex":0},"citationItems":[{"id":5681,"uris":["http://zotero.org/users/7286058/items/SI8QAJ4M"],"itemData":{"id":5681,"type":"article-journal","abstract":"Advances in three-dimensional (3D) printing have increased feasibility towards the synthesis of living tissues. Known as 3D bioprinting, this technology involves the precise layering of cells, biologic scaffolds, and growth factors with the goal of creating bioidentical tissue for a variety of uses. Early successes have demonstrated distinct advantages over conventional tissue engineering strategies. Not surprisingly, there are current challenges to address before 3D bioprinting becomes clinically relevant. Here we provide an overview of 3D bioprinting technology and discuss key advances, clinical applications, and current limitations. While 3D bioprinting is a relatively novel tissue engineering strategy, it holds great potential to play a key role in personalized medicine.","container-title":"Genes &amp; Diseases","DOI":"10.1016/j.gendis.2017.10.002","ISSN":"23523042","issue":"4","journalAbbreviation":"Genes &amp; Diseases","language":"en","page":"185-195","source":"DOI.org (Crossref)","title":"3-D bioprinting technologies in tissue engineering and regenerative medicine: Current and future trends","title-short":"3-D bioprinting technologies in tissue engineering and regenerative medicine","URL":"https://linkinghub.elsevier.com/retrieve/pii/S2352304217300673","volume":"4","author":[{"family":"Bishop","given":"Elliot S."},{"family":"Mostafa","given":"Sami"},{"family":"Pakvasa","given":"Mikhail"},{"family":"Luu","given":"Hue H."},{"family":"Lee","given":"Michael J."},{"family":"Wolf","given":"Jennifer Moriatis"},{"family":"Ameer","given":"Guillermo A."},{"family":"He","given":"Tong-Chuan"},{"family":"Reid","given":"Russell R."}],"accessed":{"date-parts":[["2022",12,1]]},"issued":{"date-parts":[["2017",12]]}}}],"schema":"https://github.com/citation-style-language/schema/raw/master/csl-citation.json"} </w:instrText>
      </w:r>
      <w:r>
        <w:rPr>
          <w:rFonts w:ascii="Tahoma" w:hAnsi="Tahoma" w:cs="Tahoma"/>
        </w:rPr>
        <w:fldChar w:fldCharType="separate"/>
      </w:r>
      <w:r>
        <w:rPr>
          <w:rFonts w:ascii="Tahoma" w:hAnsi="Tahoma" w:cs="Tahoma"/>
          <w:noProof/>
        </w:rPr>
        <w:t>(Bishop et al.)</w:t>
      </w:r>
      <w:r>
        <w:rPr>
          <w:rFonts w:ascii="Tahoma" w:hAnsi="Tahoma" w:cs="Tahoma"/>
        </w:rPr>
        <w:fldChar w:fldCharType="end"/>
      </w:r>
    </w:p>
    <w:p w14:paraId="76988CE3" w14:textId="2F5DED53" w:rsidR="00C92476" w:rsidRDefault="00C92476" w:rsidP="00C92476">
      <w:pPr>
        <w:pStyle w:val="NormalWeb"/>
        <w:spacing w:before="0" w:beforeAutospacing="0" w:after="0" w:afterAutospacing="0"/>
        <w:rPr>
          <w:rFonts w:ascii="Tahoma" w:hAnsi="Tahoma" w:cs="Tahoma"/>
        </w:rPr>
      </w:pPr>
    </w:p>
    <w:p w14:paraId="51D9B094" w14:textId="47A0959D" w:rsidR="00C92476" w:rsidRDefault="00C92476" w:rsidP="00C92476">
      <w:pPr>
        <w:pStyle w:val="NormalWeb"/>
        <w:spacing w:before="0" w:beforeAutospacing="0" w:after="0" w:afterAutospacing="0"/>
        <w:rPr>
          <w:rFonts w:ascii="Tahoma" w:hAnsi="Tahoma" w:cs="Tahoma"/>
        </w:rPr>
      </w:pPr>
      <w:r>
        <w:rPr>
          <w:rFonts w:ascii="Tahoma" w:hAnsi="Tahoma" w:cs="Tahoma"/>
        </w:rPr>
        <w:t xml:space="preserve">Each </w:t>
      </w:r>
      <w:proofErr w:type="spellStart"/>
      <w:r>
        <w:rPr>
          <w:rFonts w:ascii="Tahoma" w:hAnsi="Tahoma" w:cs="Tahoma"/>
        </w:rPr>
        <w:t>bioink</w:t>
      </w:r>
      <w:proofErr w:type="spellEnd"/>
      <w:r>
        <w:rPr>
          <w:rFonts w:ascii="Tahoma" w:hAnsi="Tahoma" w:cs="Tahoma"/>
        </w:rPr>
        <w:t xml:space="preserve"> types used in cell and organ printing have their advantages and drawbacks:</w:t>
      </w:r>
    </w:p>
    <w:p w14:paraId="27580E76" w14:textId="77777777" w:rsidR="00C92476" w:rsidRDefault="00C92476" w:rsidP="00C92476">
      <w:pPr>
        <w:pStyle w:val="NormalWeb"/>
        <w:spacing w:before="0" w:beforeAutospacing="0" w:after="0" w:afterAutospacing="0"/>
        <w:rPr>
          <w:rFonts w:ascii="Tahoma" w:hAnsi="Tahoma" w:cs="Tahoma"/>
        </w:rPr>
      </w:pPr>
    </w:p>
    <w:tbl>
      <w:tblPr>
        <w:tblStyle w:val="TableGrid"/>
        <w:tblW w:w="10416" w:type="dxa"/>
        <w:tblLook w:val="04A0" w:firstRow="1" w:lastRow="0" w:firstColumn="1" w:lastColumn="0" w:noHBand="0" w:noVBand="1"/>
      </w:tblPr>
      <w:tblGrid>
        <w:gridCol w:w="1986"/>
        <w:gridCol w:w="1969"/>
        <w:gridCol w:w="3305"/>
        <w:gridCol w:w="3156"/>
      </w:tblGrid>
      <w:tr w:rsidR="00444419" w:rsidRPr="00587F45" w14:paraId="4E70B5E6" w14:textId="77777777" w:rsidTr="00E77812">
        <w:trPr>
          <w:trHeight w:val="494"/>
        </w:trPr>
        <w:tc>
          <w:tcPr>
            <w:tcW w:w="1986" w:type="dxa"/>
            <w:tcBorders>
              <w:top w:val="single" w:sz="24" w:space="0" w:color="FF0000"/>
              <w:left w:val="single" w:sz="24" w:space="0" w:color="FF0000"/>
            </w:tcBorders>
            <w:shd w:val="clear" w:color="auto" w:fill="4472C4" w:themeFill="accent1"/>
          </w:tcPr>
          <w:p w14:paraId="782F7F88" w14:textId="4E25C0BA" w:rsidR="00C92476" w:rsidRPr="00587F45" w:rsidRDefault="00C92476" w:rsidP="00FB2451">
            <w:pPr>
              <w:pStyle w:val="NormalWeb"/>
              <w:rPr>
                <w:rFonts w:ascii="Tahoma" w:hAnsi="Tahoma" w:cs="Tahoma"/>
                <w:b/>
                <w:bCs/>
                <w:color w:val="FFFFFF" w:themeColor="background1"/>
              </w:rPr>
            </w:pPr>
            <w:proofErr w:type="spellStart"/>
            <w:r>
              <w:rPr>
                <w:rFonts w:ascii="Tahoma" w:hAnsi="Tahoma" w:cs="Tahoma"/>
                <w:b/>
                <w:bCs/>
                <w:color w:val="FFFFFF" w:themeColor="background1"/>
              </w:rPr>
              <w:t>Bioink</w:t>
            </w:r>
            <w:proofErr w:type="spellEnd"/>
            <w:r>
              <w:rPr>
                <w:rFonts w:ascii="Tahoma" w:hAnsi="Tahoma" w:cs="Tahoma"/>
                <w:b/>
                <w:bCs/>
                <w:color w:val="FFFFFF" w:themeColor="background1"/>
              </w:rPr>
              <w:t xml:space="preserve"> Type</w:t>
            </w:r>
          </w:p>
        </w:tc>
        <w:tc>
          <w:tcPr>
            <w:tcW w:w="1969" w:type="dxa"/>
            <w:tcBorders>
              <w:top w:val="single" w:sz="24" w:space="0" w:color="FF0000"/>
              <w:bottom w:val="single" w:sz="12" w:space="0" w:color="000000" w:themeColor="text1"/>
            </w:tcBorders>
            <w:shd w:val="clear" w:color="auto" w:fill="4472C4" w:themeFill="accent1"/>
          </w:tcPr>
          <w:p w14:paraId="513C8D39" w14:textId="07B0BB01" w:rsidR="00C92476" w:rsidRPr="00587F45" w:rsidRDefault="00C92476" w:rsidP="00C92476">
            <w:pPr>
              <w:pStyle w:val="NormalWeb"/>
              <w:jc w:val="center"/>
              <w:rPr>
                <w:rFonts w:ascii="Tahoma" w:hAnsi="Tahoma" w:cs="Tahoma"/>
                <w:b/>
                <w:bCs/>
                <w:color w:val="FFFFFF" w:themeColor="background1"/>
              </w:rPr>
            </w:pPr>
            <w:r>
              <w:rPr>
                <w:rFonts w:ascii="Tahoma" w:hAnsi="Tahoma" w:cs="Tahoma"/>
                <w:b/>
                <w:bCs/>
                <w:color w:val="FFFFFF" w:themeColor="background1"/>
              </w:rPr>
              <w:t>Natural</w:t>
            </w:r>
          </w:p>
        </w:tc>
        <w:tc>
          <w:tcPr>
            <w:tcW w:w="3305" w:type="dxa"/>
            <w:tcBorders>
              <w:top w:val="single" w:sz="24" w:space="0" w:color="FF0000"/>
              <w:bottom w:val="single" w:sz="12" w:space="0" w:color="000000" w:themeColor="text1"/>
            </w:tcBorders>
            <w:shd w:val="clear" w:color="auto" w:fill="4472C4" w:themeFill="accent1"/>
          </w:tcPr>
          <w:p w14:paraId="1B02B7A0" w14:textId="1100F0E5" w:rsidR="00C92476" w:rsidRPr="00587F45" w:rsidRDefault="00C92476" w:rsidP="00C92476">
            <w:pPr>
              <w:pStyle w:val="NormalWeb"/>
              <w:jc w:val="center"/>
              <w:rPr>
                <w:rFonts w:ascii="Tahoma" w:hAnsi="Tahoma" w:cs="Tahoma"/>
                <w:b/>
                <w:bCs/>
                <w:color w:val="FFFFFF" w:themeColor="background1"/>
              </w:rPr>
            </w:pPr>
            <w:r>
              <w:rPr>
                <w:rFonts w:ascii="Tahoma" w:hAnsi="Tahoma" w:cs="Tahoma"/>
                <w:b/>
                <w:bCs/>
                <w:color w:val="FFFFFF" w:themeColor="background1"/>
              </w:rPr>
              <w:t>Hydrogels</w:t>
            </w:r>
          </w:p>
        </w:tc>
        <w:tc>
          <w:tcPr>
            <w:tcW w:w="3156" w:type="dxa"/>
            <w:tcBorders>
              <w:top w:val="single" w:sz="24" w:space="0" w:color="FF0000"/>
              <w:bottom w:val="single" w:sz="12" w:space="0" w:color="000000" w:themeColor="text1"/>
              <w:right w:val="single" w:sz="24" w:space="0" w:color="FF0000"/>
            </w:tcBorders>
            <w:shd w:val="clear" w:color="auto" w:fill="4472C4" w:themeFill="accent1"/>
          </w:tcPr>
          <w:p w14:paraId="524B2886" w14:textId="1712FFB7" w:rsidR="00C92476" w:rsidRPr="00587F45" w:rsidRDefault="00C92476" w:rsidP="00C92476">
            <w:pPr>
              <w:pStyle w:val="NormalWeb"/>
              <w:jc w:val="center"/>
              <w:rPr>
                <w:rFonts w:ascii="Tahoma" w:hAnsi="Tahoma" w:cs="Tahoma"/>
                <w:b/>
                <w:bCs/>
                <w:color w:val="FFFFFF" w:themeColor="background1"/>
              </w:rPr>
            </w:pPr>
            <w:r>
              <w:rPr>
                <w:rFonts w:ascii="Tahoma" w:hAnsi="Tahoma" w:cs="Tahoma"/>
                <w:b/>
                <w:bCs/>
                <w:color w:val="FFFFFF" w:themeColor="background1"/>
              </w:rPr>
              <w:t>Synthetic</w:t>
            </w:r>
          </w:p>
        </w:tc>
      </w:tr>
      <w:tr w:rsidR="00444419" w:rsidRPr="00587F45" w14:paraId="03DCA2E4" w14:textId="77777777" w:rsidTr="00E77812">
        <w:tc>
          <w:tcPr>
            <w:tcW w:w="1986" w:type="dxa"/>
            <w:tcBorders>
              <w:left w:val="single" w:sz="24" w:space="0" w:color="FF0000"/>
              <w:right w:val="single" w:sz="12" w:space="0" w:color="000000" w:themeColor="text1"/>
            </w:tcBorders>
            <w:shd w:val="clear" w:color="auto" w:fill="4472C4" w:themeFill="accent1"/>
          </w:tcPr>
          <w:p w14:paraId="54FF0667" w14:textId="77777777" w:rsidR="00C92476" w:rsidRPr="00587F45" w:rsidRDefault="00C92476" w:rsidP="00FB2451">
            <w:pPr>
              <w:pStyle w:val="NormalWeb"/>
              <w:rPr>
                <w:rFonts w:ascii="Tahoma" w:hAnsi="Tahoma" w:cs="Tahoma"/>
                <w:b/>
                <w:bCs/>
                <w:color w:val="FFFFFF" w:themeColor="background1"/>
              </w:rPr>
            </w:pPr>
            <w:r w:rsidRPr="00587F45">
              <w:rPr>
                <w:rFonts w:ascii="Tahoma" w:hAnsi="Tahoma" w:cs="Tahoma"/>
                <w:b/>
                <w:bCs/>
                <w:color w:val="FFFFFF" w:themeColor="background1"/>
              </w:rPr>
              <w:t>Advantages</w:t>
            </w:r>
          </w:p>
        </w:tc>
        <w:tc>
          <w:tcPr>
            <w:tcW w:w="1969" w:type="dxa"/>
            <w:tcBorders>
              <w:top w:val="single" w:sz="12" w:space="0" w:color="000000" w:themeColor="text1"/>
              <w:left w:val="single" w:sz="12" w:space="0" w:color="000000" w:themeColor="text1"/>
              <w:bottom w:val="single" w:sz="12" w:space="0" w:color="000000" w:themeColor="text1"/>
              <w:right w:val="single" w:sz="12" w:space="0" w:color="000000" w:themeColor="text1"/>
            </w:tcBorders>
          </w:tcPr>
          <w:p w14:paraId="1B145F22" w14:textId="7E7088CF" w:rsidR="00C92476" w:rsidRPr="00C92476" w:rsidRDefault="00C92476" w:rsidP="00C92476">
            <w:pPr>
              <w:pStyle w:val="NormalWeb"/>
              <w:numPr>
                <w:ilvl w:val="0"/>
                <w:numId w:val="14"/>
              </w:numPr>
              <w:rPr>
                <w:rFonts w:ascii="Tahoma" w:hAnsi="Tahoma" w:cs="Tahoma"/>
                <w:sz w:val="20"/>
                <w:szCs w:val="20"/>
              </w:rPr>
            </w:pPr>
            <w:r w:rsidRPr="00C92476">
              <w:rPr>
                <w:rFonts w:ascii="Tahoma" w:hAnsi="Tahoma" w:cs="Tahoma"/>
                <w:sz w:val="20"/>
                <w:szCs w:val="20"/>
              </w:rPr>
              <w:t>Highly biocompatible</w:t>
            </w:r>
          </w:p>
        </w:tc>
        <w:tc>
          <w:tcPr>
            <w:tcW w:w="3305" w:type="dxa"/>
            <w:tcBorders>
              <w:top w:val="single" w:sz="12" w:space="0" w:color="000000" w:themeColor="text1"/>
              <w:left w:val="single" w:sz="12" w:space="0" w:color="000000" w:themeColor="text1"/>
              <w:bottom w:val="single" w:sz="12" w:space="0" w:color="000000" w:themeColor="text1"/>
              <w:right w:val="single" w:sz="12" w:space="0" w:color="000000" w:themeColor="text1"/>
            </w:tcBorders>
          </w:tcPr>
          <w:p w14:paraId="0CFA636A" w14:textId="77777777" w:rsidR="00C92476" w:rsidRDefault="00C92476" w:rsidP="00C92476">
            <w:pPr>
              <w:pStyle w:val="NormalWeb"/>
              <w:numPr>
                <w:ilvl w:val="0"/>
                <w:numId w:val="14"/>
              </w:numPr>
              <w:rPr>
                <w:rFonts w:ascii="Tahoma" w:hAnsi="Tahoma" w:cs="Tahoma"/>
                <w:sz w:val="20"/>
                <w:szCs w:val="20"/>
              </w:rPr>
            </w:pPr>
            <w:r w:rsidRPr="00C92476">
              <w:rPr>
                <w:rFonts w:ascii="Tahoma" w:hAnsi="Tahoma" w:cs="Tahoma"/>
                <w:sz w:val="20"/>
                <w:szCs w:val="20"/>
              </w:rPr>
              <w:t>Hydrophilicity allows for easy exchange of gases and nutrients</w:t>
            </w:r>
          </w:p>
          <w:p w14:paraId="34B346F9" w14:textId="1A5E22C5" w:rsidR="00C92476" w:rsidRDefault="00C92476" w:rsidP="00C92476">
            <w:pPr>
              <w:pStyle w:val="NormalWeb"/>
              <w:numPr>
                <w:ilvl w:val="0"/>
                <w:numId w:val="14"/>
              </w:numPr>
              <w:rPr>
                <w:rFonts w:ascii="Tahoma" w:hAnsi="Tahoma" w:cs="Tahoma"/>
                <w:sz w:val="20"/>
                <w:szCs w:val="20"/>
              </w:rPr>
            </w:pPr>
            <w:r>
              <w:rPr>
                <w:rFonts w:ascii="Tahoma" w:hAnsi="Tahoma" w:cs="Tahoma"/>
                <w:sz w:val="20"/>
                <w:szCs w:val="20"/>
              </w:rPr>
              <w:t>H</w:t>
            </w:r>
            <w:r w:rsidRPr="00C92476">
              <w:rPr>
                <w:rFonts w:ascii="Tahoma" w:hAnsi="Tahoma" w:cs="Tahoma"/>
                <w:sz w:val="20"/>
                <w:szCs w:val="20"/>
              </w:rPr>
              <w:t>ighly biocompatible</w:t>
            </w:r>
          </w:p>
          <w:p w14:paraId="44BE577A" w14:textId="5BCF245F" w:rsidR="00C92476" w:rsidRPr="00587F45" w:rsidRDefault="00C92476" w:rsidP="00C92476">
            <w:pPr>
              <w:pStyle w:val="NormalWeb"/>
              <w:numPr>
                <w:ilvl w:val="0"/>
                <w:numId w:val="14"/>
              </w:numPr>
              <w:rPr>
                <w:rFonts w:ascii="Tahoma" w:hAnsi="Tahoma" w:cs="Tahoma"/>
                <w:sz w:val="20"/>
                <w:szCs w:val="20"/>
              </w:rPr>
            </w:pPr>
            <w:r>
              <w:rPr>
                <w:rFonts w:ascii="Tahoma" w:hAnsi="Tahoma" w:cs="Tahoma"/>
                <w:sz w:val="20"/>
                <w:szCs w:val="20"/>
              </w:rPr>
              <w:t>E</w:t>
            </w:r>
            <w:r w:rsidRPr="00C92476">
              <w:rPr>
                <w:rFonts w:ascii="Tahoma" w:hAnsi="Tahoma" w:cs="Tahoma"/>
                <w:sz w:val="20"/>
                <w:szCs w:val="20"/>
              </w:rPr>
              <w:t>asily modified</w:t>
            </w:r>
          </w:p>
        </w:tc>
        <w:tc>
          <w:tcPr>
            <w:tcW w:w="3156" w:type="dxa"/>
            <w:tcBorders>
              <w:top w:val="single" w:sz="12" w:space="0" w:color="000000" w:themeColor="text1"/>
              <w:left w:val="single" w:sz="12" w:space="0" w:color="000000" w:themeColor="text1"/>
              <w:bottom w:val="single" w:sz="12" w:space="0" w:color="000000" w:themeColor="text1"/>
              <w:right w:val="single" w:sz="24" w:space="0" w:color="FF0000"/>
            </w:tcBorders>
          </w:tcPr>
          <w:p w14:paraId="1C5B0A4D" w14:textId="53616AAE" w:rsidR="00C92476" w:rsidRDefault="00C92476" w:rsidP="00FB2451">
            <w:pPr>
              <w:pStyle w:val="NormalWeb"/>
              <w:numPr>
                <w:ilvl w:val="0"/>
                <w:numId w:val="18"/>
              </w:numPr>
              <w:rPr>
                <w:rFonts w:ascii="Tahoma" w:hAnsi="Tahoma" w:cs="Tahoma"/>
                <w:sz w:val="20"/>
                <w:szCs w:val="20"/>
              </w:rPr>
            </w:pPr>
            <w:r w:rsidRPr="00C92476">
              <w:rPr>
                <w:rFonts w:ascii="Tahoma" w:hAnsi="Tahoma" w:cs="Tahoma"/>
                <w:sz w:val="20"/>
                <w:szCs w:val="20"/>
              </w:rPr>
              <w:t>Easily tailored functional groups</w:t>
            </w:r>
          </w:p>
          <w:p w14:paraId="7F4386BB" w14:textId="36FFA454" w:rsidR="00C92476" w:rsidRPr="00587F45" w:rsidRDefault="00C92476" w:rsidP="00FB2451">
            <w:pPr>
              <w:pStyle w:val="NormalWeb"/>
              <w:numPr>
                <w:ilvl w:val="0"/>
                <w:numId w:val="18"/>
              </w:numPr>
              <w:rPr>
                <w:rFonts w:ascii="Tahoma" w:hAnsi="Tahoma" w:cs="Tahoma"/>
                <w:sz w:val="20"/>
                <w:szCs w:val="20"/>
              </w:rPr>
            </w:pPr>
            <w:r>
              <w:rPr>
                <w:rFonts w:ascii="Tahoma" w:hAnsi="Tahoma" w:cs="Tahoma"/>
                <w:sz w:val="20"/>
                <w:szCs w:val="20"/>
              </w:rPr>
              <w:t>N</w:t>
            </w:r>
            <w:r w:rsidRPr="00C92476">
              <w:rPr>
                <w:rFonts w:ascii="Tahoma" w:hAnsi="Tahoma" w:cs="Tahoma"/>
                <w:sz w:val="20"/>
                <w:szCs w:val="20"/>
              </w:rPr>
              <w:t>on-immunogenicity</w:t>
            </w:r>
          </w:p>
        </w:tc>
      </w:tr>
      <w:tr w:rsidR="00444419" w:rsidRPr="00587F45" w14:paraId="31FD0F69" w14:textId="77777777" w:rsidTr="00E77812">
        <w:tc>
          <w:tcPr>
            <w:tcW w:w="1986" w:type="dxa"/>
            <w:tcBorders>
              <w:left w:val="single" w:sz="24" w:space="0" w:color="FF0000"/>
              <w:bottom w:val="single" w:sz="24" w:space="0" w:color="FF0000"/>
              <w:right w:val="single" w:sz="12" w:space="0" w:color="000000" w:themeColor="text1"/>
            </w:tcBorders>
            <w:shd w:val="clear" w:color="auto" w:fill="4472C4" w:themeFill="accent1"/>
          </w:tcPr>
          <w:p w14:paraId="4261C7E4" w14:textId="77777777" w:rsidR="00C92476" w:rsidRPr="00587F45" w:rsidRDefault="00C92476" w:rsidP="00FB2451">
            <w:pPr>
              <w:pStyle w:val="NormalWeb"/>
              <w:rPr>
                <w:rFonts w:ascii="Tahoma" w:hAnsi="Tahoma" w:cs="Tahoma"/>
                <w:b/>
                <w:bCs/>
                <w:color w:val="FFFFFF" w:themeColor="background1"/>
              </w:rPr>
            </w:pPr>
            <w:r w:rsidRPr="00587F45">
              <w:rPr>
                <w:rFonts w:ascii="Tahoma" w:hAnsi="Tahoma" w:cs="Tahoma"/>
                <w:b/>
                <w:bCs/>
                <w:color w:val="FFFFFF" w:themeColor="background1"/>
              </w:rPr>
              <w:t>Disadvantages</w:t>
            </w:r>
          </w:p>
        </w:tc>
        <w:tc>
          <w:tcPr>
            <w:tcW w:w="1969" w:type="dxa"/>
            <w:tcBorders>
              <w:top w:val="single" w:sz="12" w:space="0" w:color="000000" w:themeColor="text1"/>
              <w:left w:val="single" w:sz="12" w:space="0" w:color="000000" w:themeColor="text1"/>
              <w:bottom w:val="single" w:sz="24" w:space="0" w:color="FF0000"/>
              <w:right w:val="single" w:sz="12" w:space="0" w:color="000000" w:themeColor="text1"/>
            </w:tcBorders>
          </w:tcPr>
          <w:p w14:paraId="1A22553C" w14:textId="77777777" w:rsidR="00C92476" w:rsidRDefault="00C92476" w:rsidP="00FB2451">
            <w:pPr>
              <w:pStyle w:val="NormalWeb"/>
              <w:numPr>
                <w:ilvl w:val="0"/>
                <w:numId w:val="15"/>
              </w:numPr>
              <w:rPr>
                <w:rFonts w:ascii="Tahoma" w:hAnsi="Tahoma" w:cs="Tahoma"/>
                <w:sz w:val="20"/>
                <w:szCs w:val="20"/>
              </w:rPr>
            </w:pPr>
            <w:r w:rsidRPr="00C92476">
              <w:rPr>
                <w:rFonts w:ascii="Tahoma" w:hAnsi="Tahoma" w:cs="Tahoma"/>
                <w:sz w:val="20"/>
                <w:szCs w:val="20"/>
              </w:rPr>
              <w:t>Limited modification</w:t>
            </w:r>
          </w:p>
          <w:p w14:paraId="3B07E160" w14:textId="19562DA8" w:rsidR="00C92476" w:rsidRPr="00587F45" w:rsidRDefault="00C92476" w:rsidP="00FB2451">
            <w:pPr>
              <w:pStyle w:val="NormalWeb"/>
              <w:numPr>
                <w:ilvl w:val="0"/>
                <w:numId w:val="15"/>
              </w:numPr>
              <w:rPr>
                <w:rFonts w:ascii="Tahoma" w:hAnsi="Tahoma" w:cs="Tahoma"/>
                <w:sz w:val="20"/>
                <w:szCs w:val="20"/>
              </w:rPr>
            </w:pPr>
            <w:r w:rsidRPr="00C92476">
              <w:rPr>
                <w:rFonts w:ascii="Tahoma" w:hAnsi="Tahoma" w:cs="Tahoma"/>
                <w:sz w:val="20"/>
                <w:szCs w:val="20"/>
              </w:rPr>
              <w:t>shear thinning</w:t>
            </w:r>
          </w:p>
        </w:tc>
        <w:tc>
          <w:tcPr>
            <w:tcW w:w="3305" w:type="dxa"/>
            <w:tcBorders>
              <w:top w:val="single" w:sz="12" w:space="0" w:color="000000" w:themeColor="text1"/>
              <w:left w:val="single" w:sz="12" w:space="0" w:color="000000" w:themeColor="text1"/>
              <w:bottom w:val="single" w:sz="24" w:space="0" w:color="FF0000"/>
              <w:right w:val="single" w:sz="12" w:space="0" w:color="000000" w:themeColor="text1"/>
            </w:tcBorders>
          </w:tcPr>
          <w:p w14:paraId="6D751D7A" w14:textId="77777777" w:rsidR="00C92476" w:rsidRDefault="00C92476" w:rsidP="00C92476">
            <w:pPr>
              <w:pStyle w:val="NormalWeb"/>
              <w:numPr>
                <w:ilvl w:val="0"/>
                <w:numId w:val="15"/>
              </w:numPr>
              <w:rPr>
                <w:rFonts w:ascii="Tahoma" w:hAnsi="Tahoma" w:cs="Tahoma"/>
                <w:sz w:val="20"/>
                <w:szCs w:val="20"/>
              </w:rPr>
            </w:pPr>
            <w:r w:rsidRPr="00C92476">
              <w:rPr>
                <w:rFonts w:ascii="Tahoma" w:hAnsi="Tahoma" w:cs="Tahoma"/>
                <w:sz w:val="20"/>
                <w:szCs w:val="20"/>
              </w:rPr>
              <w:t>Poor cell seeding</w:t>
            </w:r>
          </w:p>
          <w:p w14:paraId="385DEF4D" w14:textId="227E323F" w:rsidR="00C92476" w:rsidRPr="00587F45" w:rsidRDefault="00C92476" w:rsidP="00C92476">
            <w:pPr>
              <w:pStyle w:val="NormalWeb"/>
              <w:numPr>
                <w:ilvl w:val="0"/>
                <w:numId w:val="15"/>
              </w:numPr>
              <w:rPr>
                <w:rFonts w:ascii="Tahoma" w:hAnsi="Tahoma" w:cs="Tahoma"/>
                <w:sz w:val="20"/>
                <w:szCs w:val="20"/>
              </w:rPr>
            </w:pPr>
            <w:r>
              <w:rPr>
                <w:rFonts w:ascii="Tahoma" w:hAnsi="Tahoma" w:cs="Tahoma"/>
                <w:sz w:val="20"/>
                <w:szCs w:val="20"/>
              </w:rPr>
              <w:t>P</w:t>
            </w:r>
            <w:r w:rsidRPr="00C92476">
              <w:rPr>
                <w:rFonts w:ascii="Tahoma" w:hAnsi="Tahoma" w:cs="Tahoma"/>
                <w:sz w:val="20"/>
                <w:szCs w:val="20"/>
              </w:rPr>
              <w:t>oor mechanical</w:t>
            </w:r>
            <w:r>
              <w:rPr>
                <w:rFonts w:ascii="Tahoma" w:hAnsi="Tahoma" w:cs="Tahoma"/>
                <w:sz w:val="20"/>
                <w:szCs w:val="20"/>
              </w:rPr>
              <w:t xml:space="preserve"> </w:t>
            </w:r>
            <w:r w:rsidRPr="00C92476">
              <w:rPr>
                <w:rFonts w:ascii="Tahoma" w:hAnsi="Tahoma" w:cs="Tahoma"/>
                <w:sz w:val="20"/>
                <w:szCs w:val="20"/>
              </w:rPr>
              <w:t>properties</w:t>
            </w:r>
          </w:p>
        </w:tc>
        <w:tc>
          <w:tcPr>
            <w:tcW w:w="3156" w:type="dxa"/>
            <w:tcBorders>
              <w:top w:val="single" w:sz="12" w:space="0" w:color="000000" w:themeColor="text1"/>
              <w:left w:val="single" w:sz="12" w:space="0" w:color="000000" w:themeColor="text1"/>
              <w:bottom w:val="single" w:sz="24" w:space="0" w:color="FF0000"/>
              <w:right w:val="single" w:sz="24" w:space="0" w:color="FF0000"/>
            </w:tcBorders>
          </w:tcPr>
          <w:p w14:paraId="7B4739C0" w14:textId="03FD7DBD" w:rsidR="00C92476" w:rsidRPr="00587F45" w:rsidRDefault="00C92476" w:rsidP="00FB2451">
            <w:pPr>
              <w:pStyle w:val="NormalWeb"/>
              <w:numPr>
                <w:ilvl w:val="0"/>
                <w:numId w:val="16"/>
              </w:numPr>
              <w:rPr>
                <w:rFonts w:ascii="Tahoma" w:hAnsi="Tahoma" w:cs="Tahoma"/>
                <w:sz w:val="20"/>
                <w:szCs w:val="20"/>
              </w:rPr>
            </w:pPr>
            <w:r w:rsidRPr="00C92476">
              <w:rPr>
                <w:rFonts w:ascii="Tahoma" w:hAnsi="Tahoma" w:cs="Tahoma"/>
                <w:sz w:val="20"/>
                <w:szCs w:val="20"/>
              </w:rPr>
              <w:t>No cellular attachment sites</w:t>
            </w:r>
          </w:p>
        </w:tc>
      </w:tr>
    </w:tbl>
    <w:p w14:paraId="37DC75DB" w14:textId="724ED1FD" w:rsidR="005D5AC2" w:rsidRDefault="005D5AC2" w:rsidP="005D5AC2">
      <w:pPr>
        <w:pStyle w:val="NormalWeb"/>
        <w:spacing w:before="0" w:beforeAutospacing="0" w:after="0" w:afterAutospacing="0"/>
        <w:jc w:val="right"/>
        <w:rPr>
          <w:rFonts w:ascii="Tahoma" w:hAnsi="Tahoma" w:cs="Tahoma"/>
        </w:rPr>
      </w:pPr>
      <w:r>
        <w:rPr>
          <w:rFonts w:ascii="Tahoma" w:hAnsi="Tahoma" w:cs="Tahoma"/>
        </w:rPr>
        <w:fldChar w:fldCharType="begin"/>
      </w:r>
      <w:r>
        <w:rPr>
          <w:rFonts w:ascii="Tahoma" w:hAnsi="Tahoma" w:cs="Tahoma"/>
        </w:rPr>
        <w:instrText xml:space="preserve"> ADDIN ZOTERO_ITEM CSL_CITATION {"citationID":"vRyIFhEK","properties":{"formattedCitation":"(Bishop et al.)","plainCitation":"(Bishop et al.)","noteIndex":0},"citationItems":[{"id":5681,"uris":["http://zotero.org/users/7286058/items/SI8QAJ4M"],"itemData":{"id":5681,"type":"article-journal","abstract":"Advances in three-dimensional (3D) printing have increased feasibility towards the synthesis of living tissues. Known as 3D bioprinting, this technology involves the precise layering of cells, biologic scaffolds, and growth factors with the goal of creating bioidentical tissue for a variety of uses. Early successes have demonstrated distinct advantages over conventional tissue engineering strategies. Not surprisingly, there are current challenges to address before 3D bioprinting becomes clinically relevant. Here we provide an overview of 3D bioprinting technology and discuss key advances, clinical applications, and current limitations. While 3D bioprinting is a relatively novel tissue engineering strategy, it holds great potential to play a key role in personalized medicine.","container-title":"Genes &amp; Diseases","DOI":"10.1016/j.gendis.2017.10.002","ISSN":"23523042","issue":"4","journalAbbreviation":"Genes &amp; Diseases","language":"en","page":"185-195","source":"DOI.org (Crossref)","title":"3-D bioprinting technologies in tissue engineering and regenerative medicine: Current and future trends","title-short":"3-D bioprinting technologies in tissue engineering and regenerative medicine","URL":"https://linkinghub.elsevier.com/retrieve/pii/S2352304217300673","volume":"4","author":[{"family":"Bishop","given":"Elliot S."},{"family":"Mostafa","given":"Sami"},{"family":"Pakvasa","given":"Mikhail"},{"family":"Luu","given":"Hue H."},{"family":"Lee","given":"Michael J."},{"family":"Wolf","given":"Jennifer Moriatis"},{"family":"Ameer","given":"Guillermo A."},{"family":"He","given":"Tong-Chuan"},{"family":"Reid","given":"Russell R."}],"accessed":{"date-parts":[["2022",12,1]]},"issued":{"date-parts":[["2017",12]]}}}],"schema":"https://github.com/citation-style-language/schema/raw/master/csl-citation.json"} </w:instrText>
      </w:r>
      <w:r>
        <w:rPr>
          <w:rFonts w:ascii="Tahoma" w:hAnsi="Tahoma" w:cs="Tahoma"/>
        </w:rPr>
        <w:fldChar w:fldCharType="separate"/>
      </w:r>
      <w:r>
        <w:rPr>
          <w:rFonts w:ascii="Tahoma" w:hAnsi="Tahoma" w:cs="Tahoma"/>
          <w:noProof/>
        </w:rPr>
        <w:t>(Bishop et al.)</w:t>
      </w:r>
      <w:r>
        <w:rPr>
          <w:rFonts w:ascii="Tahoma" w:hAnsi="Tahoma" w:cs="Tahoma"/>
        </w:rPr>
        <w:fldChar w:fldCharType="end"/>
      </w:r>
    </w:p>
    <w:p w14:paraId="1B3781FC" w14:textId="7FC45164" w:rsidR="009B410B" w:rsidRDefault="009B410B" w:rsidP="009B410B">
      <w:pPr>
        <w:pStyle w:val="NormalWeb"/>
        <w:rPr>
          <w:rFonts w:ascii="Tahoma" w:hAnsi="Tahoma" w:cs="Tahoma"/>
        </w:rPr>
      </w:pPr>
      <w:r>
        <w:rPr>
          <w:rFonts w:ascii="Tahoma" w:hAnsi="Tahoma" w:cs="Tahoma"/>
        </w:rPr>
        <w:t xml:space="preserve">(C) Develop a strategy to implement cell and organ printing to support artificial liver fabrication. </w:t>
      </w:r>
    </w:p>
    <w:p w14:paraId="2973632A" w14:textId="45B74ED4" w:rsidR="00055F38" w:rsidRDefault="00055F38" w:rsidP="009B410B">
      <w:pPr>
        <w:pStyle w:val="NormalWeb"/>
        <w:rPr>
          <w:rFonts w:ascii="Tahoma" w:hAnsi="Tahoma" w:cs="Tahoma"/>
        </w:rPr>
      </w:pPr>
      <w:r>
        <w:rPr>
          <w:rFonts w:ascii="Tahoma" w:hAnsi="Tahoma" w:cs="Tahoma"/>
        </w:rPr>
        <w:t>To create an artificial liver</w:t>
      </w:r>
      <w:r w:rsidR="00605792">
        <w:rPr>
          <w:rFonts w:ascii="Tahoma" w:hAnsi="Tahoma" w:cs="Tahoma"/>
        </w:rPr>
        <w:t>, we will follow previous research related to 3D tri</w:t>
      </w:r>
      <w:r w:rsidR="00F56485">
        <w:rPr>
          <w:rFonts w:ascii="Tahoma" w:hAnsi="Tahoma" w:cs="Tahoma"/>
        </w:rPr>
        <w:t>-</w:t>
      </w:r>
      <w:r w:rsidR="00605792">
        <w:rPr>
          <w:rFonts w:ascii="Tahoma" w:hAnsi="Tahoma" w:cs="Tahoma"/>
        </w:rPr>
        <w:t xml:space="preserve">culture model which </w:t>
      </w:r>
      <w:r w:rsidR="00F56485">
        <w:rPr>
          <w:rFonts w:ascii="Tahoma" w:hAnsi="Tahoma" w:cs="Tahoma"/>
        </w:rPr>
        <w:t xml:space="preserve">compared to simple or 2D </w:t>
      </w:r>
      <w:r w:rsidR="00C436CF">
        <w:rPr>
          <w:rFonts w:ascii="Tahoma" w:hAnsi="Tahoma" w:cs="Tahoma"/>
        </w:rPr>
        <w:t>monolayer</w:t>
      </w:r>
      <w:r w:rsidR="00F56485">
        <w:rPr>
          <w:rFonts w:ascii="Tahoma" w:hAnsi="Tahoma" w:cs="Tahoma"/>
        </w:rPr>
        <w:t xml:space="preserve"> has shown phenotypic and functional enhancements</w:t>
      </w:r>
      <w:r w:rsidR="00B22A70">
        <w:rPr>
          <w:rFonts w:ascii="Tahoma" w:hAnsi="Tahoma" w:cs="Tahoma"/>
        </w:rPr>
        <w:t xml:space="preserve"> [</w:t>
      </w:r>
      <w:r w:rsidR="00B22A70">
        <w:rPr>
          <w:rFonts w:ascii="Tahoma" w:hAnsi="Tahoma" w:cs="Tahoma"/>
        </w:rPr>
        <w:fldChar w:fldCharType="begin"/>
      </w:r>
      <w:r w:rsidR="00B22A70">
        <w:rPr>
          <w:rFonts w:ascii="Tahoma" w:hAnsi="Tahoma" w:cs="Tahoma"/>
        </w:rPr>
        <w:instrText xml:space="preserve"> ADDIN ZOTERO_ITEM CSL_CITATION {"citationID":"P1oU2iy9","properties":{"formattedCitation":"(Bishop et al.)","plainCitation":"(Bishop et al.)","noteIndex":0},"citationItems":[{"id":5681,"uris":["http://zotero.org/users/7286058/items/SI8QAJ4M"],"itemData":{"id":5681,"type":"article-journal","abstract":"Advances in three-dimensional (3D) printing have increased feasibility towards the synthesis of living tissues. Known as 3D bioprinting, this technology involves the precise layering of cells, biologic scaffolds, and growth factors with the goal of creating bioidentical tissue for a variety of uses. Early successes have demonstrated distinct advantages over conventional tissue engineering strategies. Not surprisingly, there are current challenges to address before 3D bioprinting becomes clinically relevant. Here we provide an overview of 3D bioprinting technology and discuss key advances, clinical applications, and current limitations. While 3D bioprinting is a relatively novel tissue engineering strategy, it holds great potential to play a key role in personalized medicine.","container-title":"Genes &amp; Diseases","DOI":"10.1016/j.gendis.2017.10.002","ISSN":"23523042","issue":"4","journalAbbreviation":"Genes &amp; Diseases","language":"en","page":"185-195","source":"DOI.org (Crossref)","title":"3-D bioprinting technologies in tissue engineering and regenerative medicine: Current and future trends","title-short":"3-D bioprinting technologies in tissue engineering and regenerative medicine","URL":"https://linkinghub.elsevier.com/retrieve/pii/S2352304217300673","volume":"4","author":[{"family":"Bishop","given":"Elliot S."},{"family":"Mostafa","given":"Sami"},{"family":"Pakvasa","given":"Mikhail"},{"family":"Luu","given":"Hue H."},{"family":"Lee","given":"Michael J."},{"family":"Wolf","given":"Jennifer Moriatis"},{"family":"Ameer","given":"Guillermo A."},{"family":"He","given":"Tong-Chuan"},{"family":"Reid","given":"Russell R."}],"accessed":{"date-parts":[["2022",12,1]]},"issued":{"date-parts":[["2017",12]]}}}],"schema":"https://github.com/citation-style-language/schema/raw/master/csl-citation.json"} </w:instrText>
      </w:r>
      <w:r w:rsidR="00B22A70">
        <w:rPr>
          <w:rFonts w:ascii="Tahoma" w:hAnsi="Tahoma" w:cs="Tahoma"/>
        </w:rPr>
        <w:fldChar w:fldCharType="separate"/>
      </w:r>
      <w:r w:rsidR="00B22A70">
        <w:rPr>
          <w:rFonts w:ascii="Tahoma" w:hAnsi="Tahoma" w:cs="Tahoma"/>
          <w:noProof/>
        </w:rPr>
        <w:t>(Bishop et al.)</w:t>
      </w:r>
      <w:r w:rsidR="00B22A70">
        <w:rPr>
          <w:rFonts w:ascii="Tahoma" w:hAnsi="Tahoma" w:cs="Tahoma"/>
        </w:rPr>
        <w:fldChar w:fldCharType="end"/>
      </w:r>
      <w:r w:rsidR="00B22A70">
        <w:rPr>
          <w:rFonts w:ascii="Tahoma" w:hAnsi="Tahoma" w:cs="Tahoma"/>
        </w:rPr>
        <w:t xml:space="preserve">, </w:t>
      </w:r>
      <w:r w:rsidR="00B22A70">
        <w:rPr>
          <w:rFonts w:ascii="Tahoma" w:hAnsi="Tahoma" w:cs="Tahoma"/>
        </w:rPr>
        <w:fldChar w:fldCharType="begin"/>
      </w:r>
      <w:r w:rsidR="00B22A70">
        <w:rPr>
          <w:rFonts w:ascii="Tahoma" w:hAnsi="Tahoma" w:cs="Tahoma"/>
        </w:rPr>
        <w:instrText xml:space="preserve"> ADDIN ZOTERO_ITEM CSL_CITATION {"citationID":"K2iOo9YI","properties":{"formattedCitation":"(Mazza et al.; Kryou et al.)","plainCitation":"(Mazza et al.; Kryou et al.)","noteIndex":0},"citationItems":[{"id":5580,"uris":["http://zotero.org/users/7286058/items/U3ELPMKY"],"itemData":{"id":5580,"type":"article-journal","container-title":"Hepatology Communications","DOI":"10.1002/hep4.1136","ISSN":"2471-254X, 2471-254X","issue":"2","journalAbbreviation":"Hepatology Communications","language":"en","page":"131-141","source":"DOI.org (Crossref)","title":"Liver tissue engineering: From implantable tissue to whole organ engineering","title-short":"Liver tissue engineering","URL":"https://onlinelibrary.wiley.com/doi/10.1002/hep4.1136","volume":"2","author":[{"family":"Mazza","given":"Giuseppe"},{"family":"Al‐Akkad","given":"Walid"},{"family":"Rombouts","given":"Krista"},{"family":"Pinzani","given":"Massimo"}],"accessed":{"date-parts":[["2022",11,30]]},"issued":{"date-parts":[["2018",2]]}}},{"id":5588,"uris":["http://zotero.org/users/7286058/items/YCJSJBG4"],"itemData":{"id":5588,"type":"article-journal","abstract":"Bioprinting techniques can be used for the in vitro fabrication of functional complex bio-structures. Thus, extensive research is being carried on the use of various techniques for the development of 3D cellular structures. This article focuses on direct writing techniques commonly used for the fabrication of cell structures. Three diﬀerent types of bioprinting techniques are depicted: Laser-based bioprinting, ink-jet bioprinting and extrusion bioprinting. Further on, a special reference is made to the use of the bioprinting techniques for the fabrication of 2D and 3D liver model structures and liver on chip platforms. The ﬁeld of liver tissue engineering has been rapidly developed, and a wide range of materials can be used for building novel functional liver structures. The focus on liver is due to its importance as one of the most critical organs on which to test new pharmaceuticals, as it is involved in many metabolic and detoxiﬁcation processes, and the toxicity of the liver is often the cause of drug rejection.","container-title":"Bioengineering","DOI":"10.3390/bioengineering6040095","ISSN":"2306-5354","issue":"4","journalAbbreviation":"Bioengineering","language":"en","page":"95","source":"DOI.org (Crossref)","title":"Bioprinting for Liver Transplantation","URL":"https://www.mdpi.com/2306-5354/6/4/95","volume":"6","author":[{"family":"Kryou","given":"Christina"},{"family":"Leva","given":"Valentina"},{"family":"Chatzipetrou","given":"Marianneza"},{"family":"Zergioti","given":"Ioanna"}],"accessed":{"date-parts":[["2022",11,30]]},"issued":{"date-parts":[["2019",10,10]]}}}],"schema":"https://github.com/citation-style-language/schema/raw/master/csl-citation.json"} </w:instrText>
      </w:r>
      <w:r w:rsidR="00B22A70">
        <w:rPr>
          <w:rFonts w:ascii="Tahoma" w:hAnsi="Tahoma" w:cs="Tahoma"/>
        </w:rPr>
        <w:fldChar w:fldCharType="separate"/>
      </w:r>
      <w:r w:rsidR="00B22A70">
        <w:rPr>
          <w:rFonts w:ascii="Tahoma" w:hAnsi="Tahoma" w:cs="Tahoma"/>
          <w:noProof/>
        </w:rPr>
        <w:t>(Mazza et al</w:t>
      </w:r>
      <w:r w:rsidR="00F11D08">
        <w:rPr>
          <w:rFonts w:ascii="Tahoma" w:hAnsi="Tahoma" w:cs="Tahoma"/>
          <w:noProof/>
        </w:rPr>
        <w:t>),</w:t>
      </w:r>
      <w:r w:rsidR="00B22A70">
        <w:rPr>
          <w:rFonts w:ascii="Tahoma" w:hAnsi="Tahoma" w:cs="Tahoma"/>
          <w:noProof/>
        </w:rPr>
        <w:t xml:space="preserve"> </w:t>
      </w:r>
      <w:r w:rsidR="00F11D08">
        <w:rPr>
          <w:rFonts w:ascii="Tahoma" w:hAnsi="Tahoma" w:cs="Tahoma"/>
          <w:noProof/>
        </w:rPr>
        <w:t>(</w:t>
      </w:r>
      <w:r w:rsidR="00B22A70">
        <w:rPr>
          <w:rFonts w:ascii="Tahoma" w:hAnsi="Tahoma" w:cs="Tahoma"/>
          <w:noProof/>
        </w:rPr>
        <w:t>Kryou et al.)</w:t>
      </w:r>
      <w:r w:rsidR="00B22A70">
        <w:rPr>
          <w:rFonts w:ascii="Tahoma" w:hAnsi="Tahoma" w:cs="Tahoma"/>
        </w:rPr>
        <w:fldChar w:fldCharType="end"/>
      </w:r>
      <w:r w:rsidR="00F11D08">
        <w:rPr>
          <w:rFonts w:ascii="Tahoma" w:hAnsi="Tahoma" w:cs="Tahoma"/>
        </w:rPr>
        <w:t>]</w:t>
      </w:r>
      <w:r w:rsidR="00F56485">
        <w:rPr>
          <w:rFonts w:ascii="Tahoma" w:hAnsi="Tahoma" w:cs="Tahoma"/>
        </w:rPr>
        <w:t>.</w:t>
      </w:r>
      <w:r w:rsidR="00605792">
        <w:rPr>
          <w:rFonts w:ascii="Tahoma" w:hAnsi="Tahoma" w:cs="Tahoma"/>
        </w:rPr>
        <w:t xml:space="preserve"> </w:t>
      </w:r>
    </w:p>
    <w:p w14:paraId="02030735" w14:textId="1587BE15" w:rsidR="00B93003" w:rsidRPr="00E904BA" w:rsidRDefault="00055F38" w:rsidP="00E904BA">
      <w:pPr>
        <w:pStyle w:val="NormalWeb"/>
        <w:numPr>
          <w:ilvl w:val="0"/>
          <w:numId w:val="20"/>
        </w:numPr>
        <w:rPr>
          <w:rFonts w:ascii="Tahoma" w:hAnsi="Tahoma" w:cs="Tahoma"/>
        </w:rPr>
      </w:pPr>
      <w:r>
        <w:rPr>
          <w:rFonts w:ascii="Tahoma" w:hAnsi="Tahoma" w:cs="Tahoma"/>
        </w:rPr>
        <w:t xml:space="preserve">We start </w:t>
      </w:r>
      <w:r w:rsidR="00605792">
        <w:rPr>
          <w:rFonts w:ascii="Tahoma" w:hAnsi="Tahoma" w:cs="Tahoma"/>
        </w:rPr>
        <w:t xml:space="preserve">by </w:t>
      </w:r>
      <w:r w:rsidR="00842595">
        <w:rPr>
          <w:rFonts w:ascii="Tahoma" w:hAnsi="Tahoma" w:cs="Tahoma"/>
        </w:rPr>
        <w:t xml:space="preserve">following previous published protocols to differentiate </w:t>
      </w:r>
      <w:proofErr w:type="spellStart"/>
      <w:r w:rsidR="00842595">
        <w:rPr>
          <w:rFonts w:ascii="Tahoma" w:hAnsi="Tahoma" w:cs="Tahoma"/>
        </w:rPr>
        <w:t>hiPSCs</w:t>
      </w:r>
      <w:proofErr w:type="spellEnd"/>
      <w:r w:rsidR="00842595">
        <w:rPr>
          <w:rFonts w:ascii="Tahoma" w:hAnsi="Tahoma" w:cs="Tahoma"/>
        </w:rPr>
        <w:t xml:space="preserve"> into mature </w:t>
      </w:r>
      <w:r w:rsidR="00AA5AC9">
        <w:rPr>
          <w:rFonts w:ascii="Tahoma" w:hAnsi="Tahoma" w:cs="Tahoma"/>
        </w:rPr>
        <w:t>hepatocyte-like cells (</w:t>
      </w:r>
      <w:r w:rsidR="00842595">
        <w:rPr>
          <w:rFonts w:ascii="Tahoma" w:hAnsi="Tahoma" w:cs="Tahoma"/>
        </w:rPr>
        <w:t>HLCs</w:t>
      </w:r>
      <w:r w:rsidR="00AA5AC9">
        <w:rPr>
          <w:rFonts w:ascii="Tahoma" w:hAnsi="Tahoma" w:cs="Tahoma"/>
        </w:rPr>
        <w:t>)</w:t>
      </w:r>
      <w:r w:rsidR="004B7C38">
        <w:rPr>
          <w:rFonts w:ascii="Tahoma" w:hAnsi="Tahoma" w:cs="Tahoma"/>
        </w:rPr>
        <w:t>. We maintain in parallel</w:t>
      </w:r>
      <w:r w:rsidR="00264126">
        <w:rPr>
          <w:rFonts w:ascii="Tahoma" w:hAnsi="Tahoma" w:cs="Tahoma"/>
        </w:rPr>
        <w:t>,</w:t>
      </w:r>
      <w:r w:rsidR="004B7C38">
        <w:rPr>
          <w:rFonts w:ascii="Tahoma" w:hAnsi="Tahoma" w:cs="Tahoma"/>
        </w:rPr>
        <w:t xml:space="preserve"> </w:t>
      </w:r>
      <w:r w:rsidR="00264126">
        <w:rPr>
          <w:rFonts w:ascii="Tahoma" w:hAnsi="Tahoma" w:cs="Tahoma"/>
        </w:rPr>
        <w:t>h</w:t>
      </w:r>
      <w:r w:rsidR="00264126" w:rsidRPr="00264126">
        <w:rPr>
          <w:rFonts w:ascii="Tahoma" w:hAnsi="Tahoma" w:cs="Tahoma"/>
        </w:rPr>
        <w:t xml:space="preserve">uman umbilical vein endothelial cells </w:t>
      </w:r>
      <w:r w:rsidR="00264126">
        <w:rPr>
          <w:rFonts w:ascii="Tahoma" w:hAnsi="Tahoma" w:cs="Tahoma"/>
        </w:rPr>
        <w:t>(</w:t>
      </w:r>
      <w:r w:rsidR="004B7C38">
        <w:rPr>
          <w:rFonts w:ascii="Tahoma" w:hAnsi="Tahoma" w:cs="Tahoma"/>
        </w:rPr>
        <w:t>HUVECs</w:t>
      </w:r>
      <w:r w:rsidR="00264126">
        <w:rPr>
          <w:rFonts w:ascii="Tahoma" w:hAnsi="Tahoma" w:cs="Tahoma"/>
        </w:rPr>
        <w:t>)</w:t>
      </w:r>
      <w:r w:rsidR="004B7C38">
        <w:rPr>
          <w:rFonts w:ascii="Tahoma" w:hAnsi="Tahoma" w:cs="Tahoma"/>
        </w:rPr>
        <w:t xml:space="preserve"> </w:t>
      </w:r>
      <w:r w:rsidR="00AE6B42">
        <w:rPr>
          <w:rFonts w:ascii="Tahoma" w:hAnsi="Tahoma" w:cs="Tahoma"/>
        </w:rPr>
        <w:t xml:space="preserve">and </w:t>
      </w:r>
      <w:r w:rsidR="00AB4E0A" w:rsidRPr="00AB4E0A">
        <w:rPr>
          <w:rFonts w:ascii="Tahoma" w:hAnsi="Tahoma" w:cs="Tahoma"/>
        </w:rPr>
        <w:t xml:space="preserve">adipose-derived stem cells </w:t>
      </w:r>
      <w:r w:rsidR="00F511D7">
        <w:rPr>
          <w:rFonts w:ascii="Tahoma" w:hAnsi="Tahoma" w:cs="Tahoma"/>
        </w:rPr>
        <w:t>(</w:t>
      </w:r>
      <w:r w:rsidR="00AE6B42">
        <w:rPr>
          <w:rFonts w:ascii="Tahoma" w:hAnsi="Tahoma" w:cs="Tahoma"/>
        </w:rPr>
        <w:t>ADCs</w:t>
      </w:r>
      <w:r w:rsidR="00F511D7">
        <w:rPr>
          <w:rFonts w:ascii="Tahoma" w:hAnsi="Tahoma" w:cs="Tahoma"/>
        </w:rPr>
        <w:t>)</w:t>
      </w:r>
      <w:r w:rsidR="00AE6B42">
        <w:rPr>
          <w:rFonts w:ascii="Tahoma" w:hAnsi="Tahoma" w:cs="Tahoma"/>
        </w:rPr>
        <w:t xml:space="preserve"> </w:t>
      </w:r>
      <w:r w:rsidR="0091055D">
        <w:rPr>
          <w:rFonts w:ascii="Tahoma" w:hAnsi="Tahoma" w:cs="Tahoma"/>
        </w:rPr>
        <w:t>i</w:t>
      </w:r>
      <w:r w:rsidR="004B7C38">
        <w:rPr>
          <w:rFonts w:ascii="Tahoma" w:hAnsi="Tahoma" w:cs="Tahoma"/>
        </w:rPr>
        <w:t>n culture media</w:t>
      </w:r>
      <w:r w:rsidR="00FA08FB">
        <w:rPr>
          <w:rFonts w:ascii="Tahoma" w:hAnsi="Tahoma" w:cs="Tahoma"/>
        </w:rPr>
        <w:t xml:space="preserve"> to act as supporting cells for the hepatocytes</w:t>
      </w:r>
      <w:r w:rsidR="00C436CF">
        <w:rPr>
          <w:rFonts w:ascii="Tahoma" w:hAnsi="Tahoma" w:cs="Tahoma"/>
        </w:rPr>
        <w:t>.</w:t>
      </w:r>
      <w:r w:rsidR="00AA5AC9">
        <w:rPr>
          <w:rFonts w:ascii="Tahoma" w:hAnsi="Tahoma" w:cs="Tahoma"/>
        </w:rPr>
        <w:t xml:space="preserve"> We then encapsulate HLCs, HUVECs and ADCs mixing them (in proportion of 3:1:1) into a</w:t>
      </w:r>
      <w:r w:rsidR="00836002">
        <w:rPr>
          <w:rFonts w:ascii="Tahoma" w:hAnsi="Tahoma" w:cs="Tahoma"/>
        </w:rPr>
        <w:t xml:space="preserve"> </w:t>
      </w:r>
      <w:r w:rsidR="00AA5AC9">
        <w:rPr>
          <w:rFonts w:ascii="Tahoma" w:hAnsi="Tahoma" w:cs="Tahoma"/>
        </w:rPr>
        <w:t xml:space="preserve">hydrogel as an encapsulation material (e.g., collagen). </w:t>
      </w:r>
      <w:r w:rsidR="00B93003" w:rsidRPr="00E904BA">
        <w:rPr>
          <w:rFonts w:ascii="Tahoma" w:hAnsi="Tahoma" w:cs="Tahoma"/>
        </w:rPr>
        <w:t>Characterization of the cells along the differentiation stages</w:t>
      </w:r>
      <w:r w:rsidR="00251286" w:rsidRPr="00E904BA">
        <w:rPr>
          <w:rFonts w:ascii="Tahoma" w:hAnsi="Tahoma" w:cs="Tahoma"/>
        </w:rPr>
        <w:t xml:space="preserve">, and measurement of the expression levels of liver-specific genes, are performed </w:t>
      </w:r>
      <w:r w:rsidR="00B93003" w:rsidRPr="00E904BA">
        <w:rPr>
          <w:rFonts w:ascii="Tahoma" w:hAnsi="Tahoma" w:cs="Tahoma"/>
        </w:rPr>
        <w:t>to</w:t>
      </w:r>
      <w:r w:rsidR="00251286" w:rsidRPr="00E904BA">
        <w:rPr>
          <w:rFonts w:ascii="Tahoma" w:hAnsi="Tahoma" w:cs="Tahoma"/>
        </w:rPr>
        <w:t xml:space="preserve"> determine</w:t>
      </w:r>
      <w:r w:rsidR="00B93003" w:rsidRPr="00E904BA">
        <w:rPr>
          <w:rFonts w:ascii="Tahoma" w:hAnsi="Tahoma" w:cs="Tahoma"/>
        </w:rPr>
        <w:t xml:space="preserve"> the quality of the mature hepatic cells. In addition, albumin level production </w:t>
      </w:r>
      <w:r w:rsidR="00356944">
        <w:rPr>
          <w:rFonts w:ascii="Tahoma" w:hAnsi="Tahoma" w:cs="Tahoma"/>
        </w:rPr>
        <w:t>is</w:t>
      </w:r>
      <w:r w:rsidR="00B93003" w:rsidRPr="00E904BA">
        <w:rPr>
          <w:rFonts w:ascii="Tahoma" w:hAnsi="Tahoma" w:cs="Tahoma"/>
        </w:rPr>
        <w:t xml:space="preserve"> assessed following encapsulation.</w:t>
      </w:r>
    </w:p>
    <w:p w14:paraId="1BC846E7" w14:textId="336105E2" w:rsidR="00A42791" w:rsidRDefault="00AE754E" w:rsidP="00E904BA">
      <w:pPr>
        <w:pStyle w:val="NormalWeb"/>
        <w:numPr>
          <w:ilvl w:val="0"/>
          <w:numId w:val="20"/>
        </w:numPr>
        <w:rPr>
          <w:rFonts w:ascii="Tahoma" w:hAnsi="Tahoma" w:cs="Tahoma"/>
        </w:rPr>
      </w:pPr>
      <w:r>
        <w:rPr>
          <w:rFonts w:ascii="Tahoma" w:hAnsi="Tahoma" w:cs="Tahoma"/>
        </w:rPr>
        <w:t>Using a CAD</w:t>
      </w:r>
      <w:r w:rsidR="00EA3299">
        <w:rPr>
          <w:rFonts w:ascii="Tahoma" w:hAnsi="Tahoma" w:cs="Tahoma"/>
        </w:rPr>
        <w:t xml:space="preserve">/CAM </w:t>
      </w:r>
      <w:r>
        <w:rPr>
          <w:rFonts w:ascii="Tahoma" w:hAnsi="Tahoma" w:cs="Tahoma"/>
        </w:rPr>
        <w:t xml:space="preserve">system, we create a 3D scaffold </w:t>
      </w:r>
      <w:r w:rsidR="00EA3299">
        <w:rPr>
          <w:rFonts w:ascii="Tahoma" w:hAnsi="Tahoma" w:cs="Tahoma"/>
        </w:rPr>
        <w:t>by stacking 2D patterns from a synthetic bio</w:t>
      </w:r>
      <w:r w:rsidR="00BF021F">
        <w:rPr>
          <w:rFonts w:ascii="Tahoma" w:hAnsi="Tahoma" w:cs="Tahoma"/>
        </w:rPr>
        <w:t>compatible and photopolymerizable hydrogel with stiffness similar to natural liver tissues.</w:t>
      </w:r>
      <w:r w:rsidR="00A615BE">
        <w:rPr>
          <w:rFonts w:ascii="Tahoma" w:hAnsi="Tahoma" w:cs="Tahoma"/>
        </w:rPr>
        <w:t xml:space="preserve"> A gel solution with growth factors to support neovascularization </w:t>
      </w:r>
      <w:r w:rsidR="00A615BE">
        <w:rPr>
          <w:rFonts w:ascii="Tahoma" w:hAnsi="Tahoma" w:cs="Tahoma"/>
        </w:rPr>
        <w:lastRenderedPageBreak/>
        <w:t>(VEGF) is added to the hydrogel. P</w:t>
      </w:r>
      <w:r w:rsidR="00A615BE" w:rsidRPr="00A615BE">
        <w:rPr>
          <w:rFonts w:ascii="Tahoma" w:hAnsi="Tahoma" w:cs="Tahoma"/>
        </w:rPr>
        <w:t>hotopolymerization of the hydrogel solution</w:t>
      </w:r>
      <w:r w:rsidR="00A615BE">
        <w:rPr>
          <w:rFonts w:ascii="Tahoma" w:hAnsi="Tahoma" w:cs="Tahoma"/>
        </w:rPr>
        <w:t xml:space="preserve"> create digital masks </w:t>
      </w:r>
      <w:r w:rsidR="006604B5">
        <w:rPr>
          <w:rFonts w:ascii="Tahoma" w:hAnsi="Tahoma" w:cs="Tahoma"/>
        </w:rPr>
        <w:t>resulting into</w:t>
      </w:r>
      <w:r w:rsidR="00A615BE">
        <w:rPr>
          <w:rFonts w:ascii="Tahoma" w:hAnsi="Tahoma" w:cs="Tahoma"/>
        </w:rPr>
        <w:t xml:space="preserve"> patterns resembling the human liver lobules.</w:t>
      </w:r>
    </w:p>
    <w:p w14:paraId="53B8B79D" w14:textId="0A1DBE1F" w:rsidR="00EC1CB9" w:rsidRDefault="00A42791" w:rsidP="009B410B">
      <w:pPr>
        <w:pStyle w:val="NormalWeb"/>
        <w:numPr>
          <w:ilvl w:val="0"/>
          <w:numId w:val="20"/>
        </w:numPr>
        <w:rPr>
          <w:rFonts w:ascii="Tahoma" w:hAnsi="Tahoma" w:cs="Tahoma"/>
        </w:rPr>
      </w:pPr>
      <w:r>
        <w:rPr>
          <w:rFonts w:ascii="Tahoma" w:hAnsi="Tahoma" w:cs="Tahoma"/>
        </w:rPr>
        <w:t>After fabrication of 3D cell construct, the collagen encapsulating the HLCs, HUVECs and ADCs</w:t>
      </w:r>
      <w:r w:rsidR="00B93003">
        <w:rPr>
          <w:rFonts w:ascii="Tahoma" w:hAnsi="Tahoma" w:cs="Tahoma"/>
        </w:rPr>
        <w:t>;</w:t>
      </w:r>
      <w:r>
        <w:rPr>
          <w:rFonts w:ascii="Tahoma" w:hAnsi="Tahoma" w:cs="Tahoma"/>
        </w:rPr>
        <w:t xml:space="preserve"> is deposited within the lines creating a 3D in vitro hepatic model representing the in vivo liver structure.</w:t>
      </w:r>
    </w:p>
    <w:p w14:paraId="705835CB" w14:textId="1E416B3C" w:rsidR="00532A16" w:rsidRDefault="00532A16" w:rsidP="00532A16">
      <w:pPr>
        <w:pStyle w:val="NormalWeb"/>
        <w:rPr>
          <w:rFonts w:ascii="Tahoma" w:hAnsi="Tahoma" w:cs="Tahoma"/>
        </w:rPr>
      </w:pPr>
      <w:r w:rsidRPr="00532A16">
        <w:rPr>
          <w:rFonts w:ascii="Tahoma" w:hAnsi="Tahoma" w:cs="Tahoma"/>
          <w:b/>
          <w:bCs/>
          <w:u w:val="single"/>
        </w:rPr>
        <w:t>Reference</w:t>
      </w:r>
      <w:r w:rsidRPr="00532A16">
        <w:rPr>
          <w:rFonts w:ascii="Tahoma" w:hAnsi="Tahoma" w:cs="Tahoma"/>
        </w:rPr>
        <w:t>:</w:t>
      </w:r>
    </w:p>
    <w:p w14:paraId="61AE58AD" w14:textId="77777777" w:rsidR="00B22A70" w:rsidRPr="00B22A70" w:rsidRDefault="00B22A70" w:rsidP="00532A16">
      <w:pPr>
        <w:pStyle w:val="Bibliography"/>
        <w:numPr>
          <w:ilvl w:val="0"/>
          <w:numId w:val="16"/>
        </w:numPr>
        <w:spacing w:line="240" w:lineRule="auto"/>
        <w:rPr>
          <w:rFonts w:ascii="Tahoma" w:hAnsi="Tahoma" w:cs="Tahoma"/>
        </w:rPr>
      </w:pPr>
      <w:r>
        <w:rPr>
          <w:rFonts w:ascii="Tahoma" w:hAnsi="Tahoma" w:cs="Tahoma"/>
        </w:rPr>
        <w:fldChar w:fldCharType="begin"/>
      </w:r>
      <w:r>
        <w:rPr>
          <w:rFonts w:ascii="Tahoma" w:hAnsi="Tahoma" w:cs="Tahoma"/>
        </w:rPr>
        <w:instrText xml:space="preserve"> ADDIN ZOTERO_BIBL {"uncited":[],"omitted":[],"custom":[]} CSL_BIBLIOGRAPHY </w:instrText>
      </w:r>
      <w:r>
        <w:rPr>
          <w:rFonts w:ascii="Tahoma" w:hAnsi="Tahoma" w:cs="Tahoma"/>
        </w:rPr>
        <w:fldChar w:fldCharType="separate"/>
      </w:r>
      <w:r w:rsidRPr="00B22A70">
        <w:rPr>
          <w:rFonts w:ascii="Tahoma" w:hAnsi="Tahoma" w:cs="Tahoma"/>
        </w:rPr>
        <w:t xml:space="preserve">Birla, Ravi. </w:t>
      </w:r>
      <w:r w:rsidRPr="00B22A70">
        <w:rPr>
          <w:rFonts w:ascii="Tahoma" w:hAnsi="Tahoma" w:cs="Tahoma"/>
          <w:i/>
          <w:iCs/>
        </w:rPr>
        <w:t>Introduction to Tissue Engineering: Applications and Challenges</w:t>
      </w:r>
      <w:r w:rsidRPr="00B22A70">
        <w:rPr>
          <w:rFonts w:ascii="Tahoma" w:hAnsi="Tahoma" w:cs="Tahoma"/>
        </w:rPr>
        <w:t>. IEEE Press, Wiley, 2013.</w:t>
      </w:r>
    </w:p>
    <w:p w14:paraId="788CD0AB" w14:textId="77777777" w:rsidR="00B22A70" w:rsidRPr="00B22A70" w:rsidRDefault="00B22A70" w:rsidP="00532A16">
      <w:pPr>
        <w:pStyle w:val="Bibliography"/>
        <w:numPr>
          <w:ilvl w:val="0"/>
          <w:numId w:val="16"/>
        </w:numPr>
        <w:spacing w:line="240" w:lineRule="auto"/>
        <w:rPr>
          <w:rFonts w:ascii="Tahoma" w:hAnsi="Tahoma" w:cs="Tahoma"/>
        </w:rPr>
      </w:pPr>
      <w:r w:rsidRPr="00B22A70">
        <w:rPr>
          <w:rFonts w:ascii="Tahoma" w:hAnsi="Tahoma" w:cs="Tahoma"/>
        </w:rPr>
        <w:t xml:space="preserve">Bishop, Elliot S., et al. “3-D Bioprinting Technologies in Tissue Engineering and Regenerative Medicine: Current and Future Trends.” </w:t>
      </w:r>
      <w:r w:rsidRPr="00B22A70">
        <w:rPr>
          <w:rFonts w:ascii="Tahoma" w:hAnsi="Tahoma" w:cs="Tahoma"/>
          <w:i/>
          <w:iCs/>
        </w:rPr>
        <w:t>Genes &amp; Diseases</w:t>
      </w:r>
      <w:r w:rsidRPr="00B22A70">
        <w:rPr>
          <w:rFonts w:ascii="Tahoma" w:hAnsi="Tahoma" w:cs="Tahoma"/>
        </w:rPr>
        <w:t xml:space="preserve">, vol. 4, no. 4, Dec. 2017, pp. 185–95. </w:t>
      </w:r>
      <w:r w:rsidRPr="00B22A70">
        <w:rPr>
          <w:rFonts w:ascii="Tahoma" w:hAnsi="Tahoma" w:cs="Tahoma"/>
          <w:i/>
          <w:iCs/>
        </w:rPr>
        <w:t>DOI.org (Crossref)</w:t>
      </w:r>
      <w:r w:rsidRPr="00B22A70">
        <w:rPr>
          <w:rFonts w:ascii="Tahoma" w:hAnsi="Tahoma" w:cs="Tahoma"/>
        </w:rPr>
        <w:t>, https://doi.org/10.1016/j.gendis.2017.10.002.</w:t>
      </w:r>
    </w:p>
    <w:p w14:paraId="4D2E1892" w14:textId="77777777" w:rsidR="00B22A70" w:rsidRPr="00B22A70" w:rsidRDefault="00B22A70" w:rsidP="00532A16">
      <w:pPr>
        <w:pStyle w:val="Bibliography"/>
        <w:numPr>
          <w:ilvl w:val="0"/>
          <w:numId w:val="16"/>
        </w:numPr>
        <w:spacing w:line="240" w:lineRule="auto"/>
        <w:rPr>
          <w:rFonts w:ascii="Tahoma" w:hAnsi="Tahoma" w:cs="Tahoma"/>
        </w:rPr>
      </w:pPr>
      <w:r w:rsidRPr="00B22A70">
        <w:rPr>
          <w:rFonts w:ascii="Tahoma" w:hAnsi="Tahoma" w:cs="Tahoma"/>
        </w:rPr>
        <w:t xml:space="preserve">Kryou, Christina, et al. “Bioprinting for Liver Transplantation.” </w:t>
      </w:r>
      <w:r w:rsidRPr="00B22A70">
        <w:rPr>
          <w:rFonts w:ascii="Tahoma" w:hAnsi="Tahoma" w:cs="Tahoma"/>
          <w:i/>
          <w:iCs/>
        </w:rPr>
        <w:t>Bioengineering</w:t>
      </w:r>
      <w:r w:rsidRPr="00B22A70">
        <w:rPr>
          <w:rFonts w:ascii="Tahoma" w:hAnsi="Tahoma" w:cs="Tahoma"/>
        </w:rPr>
        <w:t xml:space="preserve">, vol. 6, no. 4, Oct. 2019, p. 95. </w:t>
      </w:r>
      <w:r w:rsidRPr="00B22A70">
        <w:rPr>
          <w:rFonts w:ascii="Tahoma" w:hAnsi="Tahoma" w:cs="Tahoma"/>
          <w:i/>
          <w:iCs/>
        </w:rPr>
        <w:t>DOI.org (Crossref)</w:t>
      </w:r>
      <w:r w:rsidRPr="00B22A70">
        <w:rPr>
          <w:rFonts w:ascii="Tahoma" w:hAnsi="Tahoma" w:cs="Tahoma"/>
        </w:rPr>
        <w:t>, https://doi.org/10.3390/bioengineering6040095.</w:t>
      </w:r>
    </w:p>
    <w:p w14:paraId="7C717AF8" w14:textId="77777777" w:rsidR="00B22A70" w:rsidRPr="00B22A70" w:rsidRDefault="00B22A70" w:rsidP="00532A16">
      <w:pPr>
        <w:pStyle w:val="Bibliography"/>
        <w:numPr>
          <w:ilvl w:val="0"/>
          <w:numId w:val="16"/>
        </w:numPr>
        <w:spacing w:line="240" w:lineRule="auto"/>
        <w:rPr>
          <w:rFonts w:ascii="Tahoma" w:hAnsi="Tahoma" w:cs="Tahoma"/>
        </w:rPr>
      </w:pPr>
      <w:r w:rsidRPr="00B22A70">
        <w:rPr>
          <w:rFonts w:ascii="Tahoma" w:hAnsi="Tahoma" w:cs="Tahoma"/>
        </w:rPr>
        <w:t xml:space="preserve">Mazza, Giuseppe, et al. “Liver Tissue Engineering: From Implantable Tissue to Whole Organ Engineering.” </w:t>
      </w:r>
      <w:r w:rsidRPr="00B22A70">
        <w:rPr>
          <w:rFonts w:ascii="Tahoma" w:hAnsi="Tahoma" w:cs="Tahoma"/>
          <w:i/>
          <w:iCs/>
        </w:rPr>
        <w:t>Hepatology Communications</w:t>
      </w:r>
      <w:r w:rsidRPr="00B22A70">
        <w:rPr>
          <w:rFonts w:ascii="Tahoma" w:hAnsi="Tahoma" w:cs="Tahoma"/>
        </w:rPr>
        <w:t xml:space="preserve">, vol. 2, no. 2, Feb. 2018, pp. 131–41. </w:t>
      </w:r>
      <w:r w:rsidRPr="00B22A70">
        <w:rPr>
          <w:rFonts w:ascii="Tahoma" w:hAnsi="Tahoma" w:cs="Tahoma"/>
          <w:i/>
          <w:iCs/>
        </w:rPr>
        <w:t>DOI.org (Crossref)</w:t>
      </w:r>
      <w:r w:rsidRPr="00B22A70">
        <w:rPr>
          <w:rFonts w:ascii="Tahoma" w:hAnsi="Tahoma" w:cs="Tahoma"/>
        </w:rPr>
        <w:t>, https://doi.org/10.1002/hep4.1136.</w:t>
      </w:r>
    </w:p>
    <w:p w14:paraId="61F2180A" w14:textId="51B2A391" w:rsidR="00B22A70" w:rsidRPr="00E904BA" w:rsidRDefault="00B22A70" w:rsidP="00532A16">
      <w:pPr>
        <w:pStyle w:val="NormalWeb"/>
        <w:spacing w:before="0" w:beforeAutospacing="0" w:after="0" w:afterAutospacing="0"/>
        <w:rPr>
          <w:rFonts w:ascii="Tahoma" w:hAnsi="Tahoma" w:cs="Tahoma"/>
        </w:rPr>
      </w:pPr>
      <w:r>
        <w:rPr>
          <w:rFonts w:ascii="Tahoma" w:hAnsi="Tahoma" w:cs="Tahoma"/>
        </w:rPr>
        <w:fldChar w:fldCharType="end"/>
      </w:r>
    </w:p>
    <w:p w14:paraId="09CF48C4" w14:textId="36E58683" w:rsidR="009B410B" w:rsidRPr="009B410B" w:rsidRDefault="009E3C35" w:rsidP="009B410B">
      <w:r>
        <w:rPr>
          <w:noProof/>
        </w:rPr>
        <w:drawing>
          <wp:inline distT="0" distB="0" distL="0" distR="0" wp14:anchorId="1E6626BC" wp14:editId="52891A38">
            <wp:extent cx="5943600" cy="2005965"/>
            <wp:effectExtent l="0" t="0" r="0" b="63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43600" cy="2005965"/>
                    </a:xfrm>
                    <a:prstGeom prst="rect">
                      <a:avLst/>
                    </a:prstGeom>
                  </pic:spPr>
                </pic:pic>
              </a:graphicData>
            </a:graphic>
          </wp:inline>
        </w:drawing>
      </w:r>
    </w:p>
    <w:sectPr w:rsidR="009B410B" w:rsidRPr="009B410B" w:rsidSect="00B605EB">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5B98D7A" w14:textId="77777777" w:rsidR="00DC30D7" w:rsidRDefault="00DC30D7" w:rsidP="002E070F">
      <w:r>
        <w:separator/>
      </w:r>
    </w:p>
  </w:endnote>
  <w:endnote w:type="continuationSeparator" w:id="0">
    <w:p w14:paraId="704BA730" w14:textId="77777777" w:rsidR="00DC30D7" w:rsidRDefault="00DC30D7" w:rsidP="002E070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3" w:usb1="10000000" w:usb2="00000000" w:usb3="00000000" w:csb0="80000001"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AECFEB2" w14:textId="77777777" w:rsidR="00DC30D7" w:rsidRDefault="00DC30D7" w:rsidP="002E070F">
      <w:r>
        <w:separator/>
      </w:r>
    </w:p>
  </w:footnote>
  <w:footnote w:type="continuationSeparator" w:id="0">
    <w:p w14:paraId="349A3B4B" w14:textId="77777777" w:rsidR="00DC30D7" w:rsidRDefault="00DC30D7" w:rsidP="002E070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CF3569"/>
    <w:multiLevelType w:val="hybridMultilevel"/>
    <w:tmpl w:val="FC587774"/>
    <w:lvl w:ilvl="0" w:tplc="80EC6632">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 w15:restartNumberingAfterBreak="0">
    <w:nsid w:val="029B2C14"/>
    <w:multiLevelType w:val="hybridMultilevel"/>
    <w:tmpl w:val="8954C25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15:restartNumberingAfterBreak="0">
    <w:nsid w:val="055B2C73"/>
    <w:multiLevelType w:val="hybridMultilevel"/>
    <w:tmpl w:val="2DE0535E"/>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15:restartNumberingAfterBreak="0">
    <w:nsid w:val="0A285BB1"/>
    <w:multiLevelType w:val="hybridMultilevel"/>
    <w:tmpl w:val="CA6C0990"/>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14390EF7"/>
    <w:multiLevelType w:val="hybridMultilevel"/>
    <w:tmpl w:val="954E7C4E"/>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 w15:restartNumberingAfterBreak="0">
    <w:nsid w:val="16E20D9E"/>
    <w:multiLevelType w:val="multilevel"/>
    <w:tmpl w:val="C49ADAA2"/>
    <w:lvl w:ilvl="0">
      <w:start w:val="1"/>
      <w:numFmt w:val="decimal"/>
      <w:lvlText w:val="%1."/>
      <w:lvlJc w:val="left"/>
      <w:pPr>
        <w:tabs>
          <w:tab w:val="num" w:pos="720"/>
        </w:tabs>
        <w:ind w:left="720" w:hanging="360"/>
      </w:pPr>
    </w:lvl>
    <w:lvl w:ilvl="1">
      <w:start w:val="1"/>
      <w:numFmt w:val="lowerLetter"/>
      <w:lvlText w:val="%2."/>
      <w:lvlJc w:val="left"/>
      <w:pPr>
        <w:ind w:left="1440" w:hanging="360"/>
      </w:pPr>
      <w:rPr>
        <w:rFonts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18B4697F"/>
    <w:multiLevelType w:val="hybridMultilevel"/>
    <w:tmpl w:val="8F2A9FF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15:restartNumberingAfterBreak="0">
    <w:nsid w:val="1D3777BF"/>
    <w:multiLevelType w:val="hybridMultilevel"/>
    <w:tmpl w:val="FEF80FA2"/>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8" w15:restartNumberingAfterBreak="0">
    <w:nsid w:val="2CC83CA0"/>
    <w:multiLevelType w:val="hybridMultilevel"/>
    <w:tmpl w:val="2940E84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15:restartNumberingAfterBreak="0">
    <w:nsid w:val="42E57AE2"/>
    <w:multiLevelType w:val="hybridMultilevel"/>
    <w:tmpl w:val="15325CDE"/>
    <w:lvl w:ilvl="0" w:tplc="04090017">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15:restartNumberingAfterBreak="0">
    <w:nsid w:val="4699219F"/>
    <w:multiLevelType w:val="hybridMultilevel"/>
    <w:tmpl w:val="FC54B8E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 w15:restartNumberingAfterBreak="0">
    <w:nsid w:val="53B63862"/>
    <w:multiLevelType w:val="hybridMultilevel"/>
    <w:tmpl w:val="962ECF2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2" w15:restartNumberingAfterBreak="0">
    <w:nsid w:val="5565457F"/>
    <w:multiLevelType w:val="hybridMultilevel"/>
    <w:tmpl w:val="8570AC6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3" w15:restartNumberingAfterBreak="0">
    <w:nsid w:val="5A2C2430"/>
    <w:multiLevelType w:val="hybridMultilevel"/>
    <w:tmpl w:val="E688A06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4" w15:restartNumberingAfterBreak="0">
    <w:nsid w:val="5E9D0105"/>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15:restartNumberingAfterBreak="0">
    <w:nsid w:val="66087EB5"/>
    <w:multiLevelType w:val="hybridMultilevel"/>
    <w:tmpl w:val="669256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79684F83"/>
    <w:multiLevelType w:val="hybridMultilevel"/>
    <w:tmpl w:val="712C18B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7" w15:restartNumberingAfterBreak="0">
    <w:nsid w:val="7A8934E8"/>
    <w:multiLevelType w:val="hybridMultilevel"/>
    <w:tmpl w:val="E7BE0D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7C48389F"/>
    <w:multiLevelType w:val="multilevel"/>
    <w:tmpl w:val="3536A472"/>
    <w:lvl w:ilvl="0">
      <w:start w:val="1"/>
      <w:numFmt w:val="decimal"/>
      <w:lvlText w:val="%1."/>
      <w:lvlJc w:val="left"/>
      <w:pPr>
        <w:tabs>
          <w:tab w:val="num" w:pos="720"/>
        </w:tabs>
        <w:ind w:left="720" w:hanging="360"/>
      </w:pPr>
    </w:lvl>
    <w:lvl w:ilvl="1">
      <w:start w:val="2"/>
      <w:numFmt w:val="decimal"/>
      <w:lvlText w:val="%2."/>
      <w:lvlJc w:val="left"/>
      <w:pPr>
        <w:tabs>
          <w:tab w:val="num" w:pos="1440"/>
        </w:tabs>
        <w:ind w:left="1440" w:hanging="360"/>
      </w:pPr>
    </w:lvl>
    <w:lvl w:ilvl="2">
      <w:start w:val="2"/>
      <w:numFmt w:val="lowerLetter"/>
      <w:lvlText w:val="%3."/>
      <w:lvlJc w:val="left"/>
      <w:pPr>
        <w:ind w:left="2160" w:hanging="360"/>
      </w:pPr>
      <w:rPr>
        <w:rFonts w:hint="default"/>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7F930976"/>
    <w:multiLevelType w:val="hybridMultilevel"/>
    <w:tmpl w:val="37A071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80101493">
    <w:abstractNumId w:val="14"/>
  </w:num>
  <w:num w:numId="2" w16cid:durableId="880021419">
    <w:abstractNumId w:val="9"/>
  </w:num>
  <w:num w:numId="3" w16cid:durableId="1477333763">
    <w:abstractNumId w:val="11"/>
  </w:num>
  <w:num w:numId="4" w16cid:durableId="614799014">
    <w:abstractNumId w:val="7"/>
  </w:num>
  <w:num w:numId="5" w16cid:durableId="1499078273">
    <w:abstractNumId w:val="1"/>
  </w:num>
  <w:num w:numId="6" w16cid:durableId="409736330">
    <w:abstractNumId w:val="4"/>
  </w:num>
  <w:num w:numId="7" w16cid:durableId="1946696052">
    <w:abstractNumId w:val="5"/>
  </w:num>
  <w:num w:numId="8" w16cid:durableId="1811901406">
    <w:abstractNumId w:val="2"/>
  </w:num>
  <w:num w:numId="9" w16cid:durableId="241836389">
    <w:abstractNumId w:val="18"/>
  </w:num>
  <w:num w:numId="10" w16cid:durableId="1185364430">
    <w:abstractNumId w:val="0"/>
  </w:num>
  <w:num w:numId="11" w16cid:durableId="1647780682">
    <w:abstractNumId w:val="19"/>
  </w:num>
  <w:num w:numId="12" w16cid:durableId="1942684326">
    <w:abstractNumId w:val="10"/>
  </w:num>
  <w:num w:numId="13" w16cid:durableId="337080944">
    <w:abstractNumId w:val="17"/>
  </w:num>
  <w:num w:numId="14" w16cid:durableId="1569460431">
    <w:abstractNumId w:val="16"/>
  </w:num>
  <w:num w:numId="15" w16cid:durableId="1317101761">
    <w:abstractNumId w:val="6"/>
  </w:num>
  <w:num w:numId="16" w16cid:durableId="99758638">
    <w:abstractNumId w:val="12"/>
  </w:num>
  <w:num w:numId="17" w16cid:durableId="2031107190">
    <w:abstractNumId w:val="8"/>
  </w:num>
  <w:num w:numId="18" w16cid:durableId="405304273">
    <w:abstractNumId w:val="13"/>
  </w:num>
  <w:num w:numId="19" w16cid:durableId="612329201">
    <w:abstractNumId w:val="15"/>
  </w:num>
  <w:num w:numId="20" w16cid:durableId="953246276">
    <w:abstractNumId w:val="3"/>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5"/>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768E3"/>
    <w:rsid w:val="000008DA"/>
    <w:rsid w:val="00000D68"/>
    <w:rsid w:val="000015D0"/>
    <w:rsid w:val="00003897"/>
    <w:rsid w:val="00003F01"/>
    <w:rsid w:val="0000749F"/>
    <w:rsid w:val="00013E0C"/>
    <w:rsid w:val="000146F7"/>
    <w:rsid w:val="0002148A"/>
    <w:rsid w:val="00022025"/>
    <w:rsid w:val="0002429D"/>
    <w:rsid w:val="00025213"/>
    <w:rsid w:val="000262A1"/>
    <w:rsid w:val="000269C2"/>
    <w:rsid w:val="00027CC8"/>
    <w:rsid w:val="00030CEC"/>
    <w:rsid w:val="00032BB2"/>
    <w:rsid w:val="00034C5A"/>
    <w:rsid w:val="000358C5"/>
    <w:rsid w:val="00040441"/>
    <w:rsid w:val="0004406D"/>
    <w:rsid w:val="000452E3"/>
    <w:rsid w:val="00046382"/>
    <w:rsid w:val="000551E9"/>
    <w:rsid w:val="00055F38"/>
    <w:rsid w:val="00056471"/>
    <w:rsid w:val="00065E1A"/>
    <w:rsid w:val="00067A4C"/>
    <w:rsid w:val="00067EEF"/>
    <w:rsid w:val="00071AA2"/>
    <w:rsid w:val="0007399A"/>
    <w:rsid w:val="00074F71"/>
    <w:rsid w:val="00075054"/>
    <w:rsid w:val="000753BB"/>
    <w:rsid w:val="000768FB"/>
    <w:rsid w:val="00077C65"/>
    <w:rsid w:val="0008220C"/>
    <w:rsid w:val="00082CED"/>
    <w:rsid w:val="00084653"/>
    <w:rsid w:val="000852C6"/>
    <w:rsid w:val="000855DB"/>
    <w:rsid w:val="0008659D"/>
    <w:rsid w:val="00086E12"/>
    <w:rsid w:val="0009026F"/>
    <w:rsid w:val="000922BE"/>
    <w:rsid w:val="00094045"/>
    <w:rsid w:val="000943F5"/>
    <w:rsid w:val="00094CA9"/>
    <w:rsid w:val="000959D7"/>
    <w:rsid w:val="00096B06"/>
    <w:rsid w:val="000A3896"/>
    <w:rsid w:val="000A4465"/>
    <w:rsid w:val="000A4A4A"/>
    <w:rsid w:val="000A52E2"/>
    <w:rsid w:val="000C06F6"/>
    <w:rsid w:val="000C13BC"/>
    <w:rsid w:val="000C3BE4"/>
    <w:rsid w:val="000C476B"/>
    <w:rsid w:val="000C5FA2"/>
    <w:rsid w:val="000C7EBD"/>
    <w:rsid w:val="000D314C"/>
    <w:rsid w:val="000E00DE"/>
    <w:rsid w:val="000E0A1F"/>
    <w:rsid w:val="000E0E1B"/>
    <w:rsid w:val="000E11C1"/>
    <w:rsid w:val="000E1514"/>
    <w:rsid w:val="000E3FDA"/>
    <w:rsid w:val="000E45AA"/>
    <w:rsid w:val="000E69AF"/>
    <w:rsid w:val="000E7DB4"/>
    <w:rsid w:val="000F08CE"/>
    <w:rsid w:val="000F5285"/>
    <w:rsid w:val="000F5E33"/>
    <w:rsid w:val="000F60EC"/>
    <w:rsid w:val="00103108"/>
    <w:rsid w:val="00113460"/>
    <w:rsid w:val="00120768"/>
    <w:rsid w:val="00120D4F"/>
    <w:rsid w:val="0012117B"/>
    <w:rsid w:val="001216FC"/>
    <w:rsid w:val="00124878"/>
    <w:rsid w:val="00130402"/>
    <w:rsid w:val="00130CAE"/>
    <w:rsid w:val="00131693"/>
    <w:rsid w:val="00132617"/>
    <w:rsid w:val="00132916"/>
    <w:rsid w:val="00133871"/>
    <w:rsid w:val="00133CA8"/>
    <w:rsid w:val="001349F0"/>
    <w:rsid w:val="001353F3"/>
    <w:rsid w:val="001433F3"/>
    <w:rsid w:val="00145665"/>
    <w:rsid w:val="001467DC"/>
    <w:rsid w:val="001532A6"/>
    <w:rsid w:val="00153AB1"/>
    <w:rsid w:val="0015444E"/>
    <w:rsid w:val="00157F07"/>
    <w:rsid w:val="001639B7"/>
    <w:rsid w:val="00164B30"/>
    <w:rsid w:val="00164E84"/>
    <w:rsid w:val="001710F0"/>
    <w:rsid w:val="00171CB9"/>
    <w:rsid w:val="00171DEE"/>
    <w:rsid w:val="001721AD"/>
    <w:rsid w:val="00173222"/>
    <w:rsid w:val="00173AFC"/>
    <w:rsid w:val="0017511E"/>
    <w:rsid w:val="00176408"/>
    <w:rsid w:val="001767B5"/>
    <w:rsid w:val="00182E7C"/>
    <w:rsid w:val="00182FA8"/>
    <w:rsid w:val="00183C3E"/>
    <w:rsid w:val="001849D6"/>
    <w:rsid w:val="00186354"/>
    <w:rsid w:val="00186AF1"/>
    <w:rsid w:val="001872DF"/>
    <w:rsid w:val="00191849"/>
    <w:rsid w:val="00193271"/>
    <w:rsid w:val="00195B8A"/>
    <w:rsid w:val="001A0D6F"/>
    <w:rsid w:val="001A13DD"/>
    <w:rsid w:val="001A5F29"/>
    <w:rsid w:val="001A7676"/>
    <w:rsid w:val="001B13F5"/>
    <w:rsid w:val="001B2DF8"/>
    <w:rsid w:val="001C09C4"/>
    <w:rsid w:val="001C2819"/>
    <w:rsid w:val="001C32E9"/>
    <w:rsid w:val="001C345F"/>
    <w:rsid w:val="001C34B7"/>
    <w:rsid w:val="001D0017"/>
    <w:rsid w:val="001D19A9"/>
    <w:rsid w:val="001D2AB5"/>
    <w:rsid w:val="001D2E08"/>
    <w:rsid w:val="001D4BEB"/>
    <w:rsid w:val="001D4CE5"/>
    <w:rsid w:val="001D507A"/>
    <w:rsid w:val="001D63D7"/>
    <w:rsid w:val="001E328E"/>
    <w:rsid w:val="001E6583"/>
    <w:rsid w:val="001F14CB"/>
    <w:rsid w:val="001F190C"/>
    <w:rsid w:val="001F462C"/>
    <w:rsid w:val="001F4D65"/>
    <w:rsid w:val="00211C07"/>
    <w:rsid w:val="00213154"/>
    <w:rsid w:val="002137EA"/>
    <w:rsid w:val="00224A0F"/>
    <w:rsid w:val="00224B78"/>
    <w:rsid w:val="00226AEB"/>
    <w:rsid w:val="00230B44"/>
    <w:rsid w:val="00234E31"/>
    <w:rsid w:val="002360CB"/>
    <w:rsid w:val="00236DEF"/>
    <w:rsid w:val="0024320C"/>
    <w:rsid w:val="0024332A"/>
    <w:rsid w:val="0024576B"/>
    <w:rsid w:val="002472E2"/>
    <w:rsid w:val="00250728"/>
    <w:rsid w:val="00251286"/>
    <w:rsid w:val="00252666"/>
    <w:rsid w:val="002551D7"/>
    <w:rsid w:val="002559CB"/>
    <w:rsid w:val="00255DFE"/>
    <w:rsid w:val="0025644F"/>
    <w:rsid w:val="002578EB"/>
    <w:rsid w:val="00257EB0"/>
    <w:rsid w:val="0026221A"/>
    <w:rsid w:val="00263D32"/>
    <w:rsid w:val="00264126"/>
    <w:rsid w:val="00264584"/>
    <w:rsid w:val="00267FE5"/>
    <w:rsid w:val="00272519"/>
    <w:rsid w:val="00272985"/>
    <w:rsid w:val="002730A7"/>
    <w:rsid w:val="002745F9"/>
    <w:rsid w:val="00276F24"/>
    <w:rsid w:val="00280C6C"/>
    <w:rsid w:val="00281BFE"/>
    <w:rsid w:val="00282321"/>
    <w:rsid w:val="00283E7F"/>
    <w:rsid w:val="00284473"/>
    <w:rsid w:val="00287380"/>
    <w:rsid w:val="002903D2"/>
    <w:rsid w:val="00291F5B"/>
    <w:rsid w:val="0029639B"/>
    <w:rsid w:val="002964F2"/>
    <w:rsid w:val="002A0E23"/>
    <w:rsid w:val="002A22EA"/>
    <w:rsid w:val="002A248C"/>
    <w:rsid w:val="002A3E6C"/>
    <w:rsid w:val="002B27C4"/>
    <w:rsid w:val="002B2B83"/>
    <w:rsid w:val="002B2C33"/>
    <w:rsid w:val="002B36A4"/>
    <w:rsid w:val="002B4BA4"/>
    <w:rsid w:val="002B5674"/>
    <w:rsid w:val="002C30A0"/>
    <w:rsid w:val="002C374E"/>
    <w:rsid w:val="002C4EF2"/>
    <w:rsid w:val="002C7126"/>
    <w:rsid w:val="002C7EAB"/>
    <w:rsid w:val="002D1A5A"/>
    <w:rsid w:val="002D2EB4"/>
    <w:rsid w:val="002D381C"/>
    <w:rsid w:val="002D419A"/>
    <w:rsid w:val="002D61A5"/>
    <w:rsid w:val="002E070F"/>
    <w:rsid w:val="002E244A"/>
    <w:rsid w:val="002E3A9C"/>
    <w:rsid w:val="002E417C"/>
    <w:rsid w:val="002E54C6"/>
    <w:rsid w:val="002E6140"/>
    <w:rsid w:val="002E6585"/>
    <w:rsid w:val="002E7983"/>
    <w:rsid w:val="002F06AB"/>
    <w:rsid w:val="002F1972"/>
    <w:rsid w:val="002F793E"/>
    <w:rsid w:val="003011AF"/>
    <w:rsid w:val="00303FAE"/>
    <w:rsid w:val="00305164"/>
    <w:rsid w:val="0031407C"/>
    <w:rsid w:val="003157DB"/>
    <w:rsid w:val="00316CD2"/>
    <w:rsid w:val="00317718"/>
    <w:rsid w:val="00320C7A"/>
    <w:rsid w:val="00325D13"/>
    <w:rsid w:val="00327E82"/>
    <w:rsid w:val="0033041E"/>
    <w:rsid w:val="00331085"/>
    <w:rsid w:val="00331261"/>
    <w:rsid w:val="00337B60"/>
    <w:rsid w:val="00342AB7"/>
    <w:rsid w:val="0034372D"/>
    <w:rsid w:val="00343CA4"/>
    <w:rsid w:val="0034726E"/>
    <w:rsid w:val="00347703"/>
    <w:rsid w:val="003507EF"/>
    <w:rsid w:val="00350F17"/>
    <w:rsid w:val="00352DD0"/>
    <w:rsid w:val="00353287"/>
    <w:rsid w:val="0035347A"/>
    <w:rsid w:val="00356944"/>
    <w:rsid w:val="003570A9"/>
    <w:rsid w:val="00360500"/>
    <w:rsid w:val="00360EAA"/>
    <w:rsid w:val="00362450"/>
    <w:rsid w:val="00366CE5"/>
    <w:rsid w:val="003677B7"/>
    <w:rsid w:val="0037047F"/>
    <w:rsid w:val="00371ED0"/>
    <w:rsid w:val="003720A6"/>
    <w:rsid w:val="00374200"/>
    <w:rsid w:val="00374278"/>
    <w:rsid w:val="00374CEB"/>
    <w:rsid w:val="003768B4"/>
    <w:rsid w:val="0038442A"/>
    <w:rsid w:val="00390245"/>
    <w:rsid w:val="00392025"/>
    <w:rsid w:val="0039404F"/>
    <w:rsid w:val="003A0BAD"/>
    <w:rsid w:val="003B21CD"/>
    <w:rsid w:val="003B3B19"/>
    <w:rsid w:val="003B6AA5"/>
    <w:rsid w:val="003B780C"/>
    <w:rsid w:val="003B78E7"/>
    <w:rsid w:val="003C0CC9"/>
    <w:rsid w:val="003C2A5D"/>
    <w:rsid w:val="003C6827"/>
    <w:rsid w:val="003C6BEC"/>
    <w:rsid w:val="003C7687"/>
    <w:rsid w:val="003D16E4"/>
    <w:rsid w:val="003D3461"/>
    <w:rsid w:val="003D41F9"/>
    <w:rsid w:val="003D54F7"/>
    <w:rsid w:val="003D5ACB"/>
    <w:rsid w:val="003D694C"/>
    <w:rsid w:val="003D7DB4"/>
    <w:rsid w:val="003D7E3F"/>
    <w:rsid w:val="003D7F0A"/>
    <w:rsid w:val="003E0400"/>
    <w:rsid w:val="003E1467"/>
    <w:rsid w:val="003E1A01"/>
    <w:rsid w:val="003E303F"/>
    <w:rsid w:val="003E3B30"/>
    <w:rsid w:val="003E7205"/>
    <w:rsid w:val="003F7C6D"/>
    <w:rsid w:val="004006B1"/>
    <w:rsid w:val="00401212"/>
    <w:rsid w:val="00403F56"/>
    <w:rsid w:val="004051DB"/>
    <w:rsid w:val="0040799F"/>
    <w:rsid w:val="004108F0"/>
    <w:rsid w:val="00413EBC"/>
    <w:rsid w:val="00415849"/>
    <w:rsid w:val="004166DC"/>
    <w:rsid w:val="004258E0"/>
    <w:rsid w:val="00427C94"/>
    <w:rsid w:val="004319C8"/>
    <w:rsid w:val="00431C7C"/>
    <w:rsid w:val="00436E2F"/>
    <w:rsid w:val="004377F0"/>
    <w:rsid w:val="00441338"/>
    <w:rsid w:val="00444419"/>
    <w:rsid w:val="004449FA"/>
    <w:rsid w:val="00444D37"/>
    <w:rsid w:val="004452A2"/>
    <w:rsid w:val="00446B2C"/>
    <w:rsid w:val="0045128B"/>
    <w:rsid w:val="0045357A"/>
    <w:rsid w:val="00456D81"/>
    <w:rsid w:val="004573B4"/>
    <w:rsid w:val="00457C58"/>
    <w:rsid w:val="004603E5"/>
    <w:rsid w:val="00460514"/>
    <w:rsid w:val="004665CE"/>
    <w:rsid w:val="0047139E"/>
    <w:rsid w:val="004756CC"/>
    <w:rsid w:val="00475F47"/>
    <w:rsid w:val="004761B1"/>
    <w:rsid w:val="0047709F"/>
    <w:rsid w:val="00480775"/>
    <w:rsid w:val="00481492"/>
    <w:rsid w:val="00481CDD"/>
    <w:rsid w:val="00483BB5"/>
    <w:rsid w:val="00485623"/>
    <w:rsid w:val="00486508"/>
    <w:rsid w:val="0048678F"/>
    <w:rsid w:val="00490B26"/>
    <w:rsid w:val="00493F25"/>
    <w:rsid w:val="004946F6"/>
    <w:rsid w:val="004967F6"/>
    <w:rsid w:val="004A16BD"/>
    <w:rsid w:val="004A645C"/>
    <w:rsid w:val="004B1BA6"/>
    <w:rsid w:val="004B27B7"/>
    <w:rsid w:val="004B3199"/>
    <w:rsid w:val="004B3251"/>
    <w:rsid w:val="004B45B7"/>
    <w:rsid w:val="004B7319"/>
    <w:rsid w:val="004B7C38"/>
    <w:rsid w:val="004C24E3"/>
    <w:rsid w:val="004C2C97"/>
    <w:rsid w:val="004C3DB8"/>
    <w:rsid w:val="004C6608"/>
    <w:rsid w:val="004C7AF0"/>
    <w:rsid w:val="004C7EF3"/>
    <w:rsid w:val="004D0207"/>
    <w:rsid w:val="004D0783"/>
    <w:rsid w:val="004D2A3E"/>
    <w:rsid w:val="004D53F0"/>
    <w:rsid w:val="004D6864"/>
    <w:rsid w:val="004E12B2"/>
    <w:rsid w:val="004E57C0"/>
    <w:rsid w:val="004E5A60"/>
    <w:rsid w:val="004F1EAE"/>
    <w:rsid w:val="004F2CE4"/>
    <w:rsid w:val="004F373F"/>
    <w:rsid w:val="004F3F2E"/>
    <w:rsid w:val="004F45DC"/>
    <w:rsid w:val="00500940"/>
    <w:rsid w:val="005040BB"/>
    <w:rsid w:val="00505AEB"/>
    <w:rsid w:val="00506551"/>
    <w:rsid w:val="005100B6"/>
    <w:rsid w:val="00510DA9"/>
    <w:rsid w:val="00513ACF"/>
    <w:rsid w:val="00513C03"/>
    <w:rsid w:val="00513D7C"/>
    <w:rsid w:val="00520396"/>
    <w:rsid w:val="005204CE"/>
    <w:rsid w:val="00520655"/>
    <w:rsid w:val="00520728"/>
    <w:rsid w:val="00520948"/>
    <w:rsid w:val="005209F2"/>
    <w:rsid w:val="005226CD"/>
    <w:rsid w:val="0052314F"/>
    <w:rsid w:val="005231AE"/>
    <w:rsid w:val="00530D67"/>
    <w:rsid w:val="00532A16"/>
    <w:rsid w:val="00532A6A"/>
    <w:rsid w:val="00535653"/>
    <w:rsid w:val="0053759F"/>
    <w:rsid w:val="00540ECF"/>
    <w:rsid w:val="005444D6"/>
    <w:rsid w:val="0054652B"/>
    <w:rsid w:val="005508C9"/>
    <w:rsid w:val="00551BB1"/>
    <w:rsid w:val="00551FFD"/>
    <w:rsid w:val="005527A7"/>
    <w:rsid w:val="00556C54"/>
    <w:rsid w:val="0056699F"/>
    <w:rsid w:val="0057329E"/>
    <w:rsid w:val="0057440A"/>
    <w:rsid w:val="005767D9"/>
    <w:rsid w:val="00577543"/>
    <w:rsid w:val="00577BA7"/>
    <w:rsid w:val="00584742"/>
    <w:rsid w:val="00584C2D"/>
    <w:rsid w:val="00587F45"/>
    <w:rsid w:val="0059090B"/>
    <w:rsid w:val="00590F2E"/>
    <w:rsid w:val="00591BE9"/>
    <w:rsid w:val="00592748"/>
    <w:rsid w:val="00593539"/>
    <w:rsid w:val="00594DA6"/>
    <w:rsid w:val="00595D5D"/>
    <w:rsid w:val="00596091"/>
    <w:rsid w:val="005A1DAD"/>
    <w:rsid w:val="005A2446"/>
    <w:rsid w:val="005A598C"/>
    <w:rsid w:val="005A5D44"/>
    <w:rsid w:val="005B0D91"/>
    <w:rsid w:val="005B29F3"/>
    <w:rsid w:val="005B2F15"/>
    <w:rsid w:val="005B48A7"/>
    <w:rsid w:val="005B5E98"/>
    <w:rsid w:val="005C397A"/>
    <w:rsid w:val="005C3A46"/>
    <w:rsid w:val="005D01AE"/>
    <w:rsid w:val="005D21AE"/>
    <w:rsid w:val="005D5AC2"/>
    <w:rsid w:val="005D72EF"/>
    <w:rsid w:val="005E019D"/>
    <w:rsid w:val="005E0C3B"/>
    <w:rsid w:val="005E1937"/>
    <w:rsid w:val="005E1A8C"/>
    <w:rsid w:val="005E465E"/>
    <w:rsid w:val="005E5352"/>
    <w:rsid w:val="005E5441"/>
    <w:rsid w:val="005E5834"/>
    <w:rsid w:val="005E75E0"/>
    <w:rsid w:val="005F01BF"/>
    <w:rsid w:val="005F113D"/>
    <w:rsid w:val="005F2E92"/>
    <w:rsid w:val="005F3084"/>
    <w:rsid w:val="005F465F"/>
    <w:rsid w:val="00600213"/>
    <w:rsid w:val="006019B2"/>
    <w:rsid w:val="00602D58"/>
    <w:rsid w:val="00605792"/>
    <w:rsid w:val="00607517"/>
    <w:rsid w:val="006153AE"/>
    <w:rsid w:val="00615669"/>
    <w:rsid w:val="00615C15"/>
    <w:rsid w:val="00616E78"/>
    <w:rsid w:val="0061792F"/>
    <w:rsid w:val="006179D9"/>
    <w:rsid w:val="00623A61"/>
    <w:rsid w:val="00623DD2"/>
    <w:rsid w:val="006269E1"/>
    <w:rsid w:val="0062794E"/>
    <w:rsid w:val="006318BF"/>
    <w:rsid w:val="00632A60"/>
    <w:rsid w:val="00633691"/>
    <w:rsid w:val="00634E75"/>
    <w:rsid w:val="006420D2"/>
    <w:rsid w:val="0064382E"/>
    <w:rsid w:val="00643CC8"/>
    <w:rsid w:val="00645B77"/>
    <w:rsid w:val="00646C5D"/>
    <w:rsid w:val="00647C18"/>
    <w:rsid w:val="0065027F"/>
    <w:rsid w:val="00654567"/>
    <w:rsid w:val="006604B5"/>
    <w:rsid w:val="00660D56"/>
    <w:rsid w:val="00662F38"/>
    <w:rsid w:val="00663D7C"/>
    <w:rsid w:val="00671154"/>
    <w:rsid w:val="00671ADF"/>
    <w:rsid w:val="00672F10"/>
    <w:rsid w:val="00684FFD"/>
    <w:rsid w:val="00685A1C"/>
    <w:rsid w:val="00686207"/>
    <w:rsid w:val="006874D2"/>
    <w:rsid w:val="006914CD"/>
    <w:rsid w:val="00692036"/>
    <w:rsid w:val="00693C78"/>
    <w:rsid w:val="00693CD4"/>
    <w:rsid w:val="006951B1"/>
    <w:rsid w:val="00696C06"/>
    <w:rsid w:val="00697225"/>
    <w:rsid w:val="006A1CCF"/>
    <w:rsid w:val="006A2925"/>
    <w:rsid w:val="006A2F19"/>
    <w:rsid w:val="006A3445"/>
    <w:rsid w:val="006A37C6"/>
    <w:rsid w:val="006A464B"/>
    <w:rsid w:val="006A64E4"/>
    <w:rsid w:val="006B1AEA"/>
    <w:rsid w:val="006B35B7"/>
    <w:rsid w:val="006B4B85"/>
    <w:rsid w:val="006B5527"/>
    <w:rsid w:val="006C0BF9"/>
    <w:rsid w:val="006C0EEC"/>
    <w:rsid w:val="006C1030"/>
    <w:rsid w:val="006C35E4"/>
    <w:rsid w:val="006C47CB"/>
    <w:rsid w:val="006D0D94"/>
    <w:rsid w:val="006D0DF7"/>
    <w:rsid w:val="006D2E68"/>
    <w:rsid w:val="006D5E5C"/>
    <w:rsid w:val="006D5E77"/>
    <w:rsid w:val="006E0111"/>
    <w:rsid w:val="006F0713"/>
    <w:rsid w:val="006F407F"/>
    <w:rsid w:val="006F542B"/>
    <w:rsid w:val="006F5C5F"/>
    <w:rsid w:val="006F64F5"/>
    <w:rsid w:val="00701AB1"/>
    <w:rsid w:val="00701BAF"/>
    <w:rsid w:val="00702D80"/>
    <w:rsid w:val="00703949"/>
    <w:rsid w:val="00703DF1"/>
    <w:rsid w:val="007043E8"/>
    <w:rsid w:val="0070471C"/>
    <w:rsid w:val="00704935"/>
    <w:rsid w:val="00710EDA"/>
    <w:rsid w:val="007123F7"/>
    <w:rsid w:val="00713184"/>
    <w:rsid w:val="0071620F"/>
    <w:rsid w:val="00717AD8"/>
    <w:rsid w:val="0072021E"/>
    <w:rsid w:val="00723A4D"/>
    <w:rsid w:val="00730D87"/>
    <w:rsid w:val="00731A08"/>
    <w:rsid w:val="0073476A"/>
    <w:rsid w:val="00737893"/>
    <w:rsid w:val="00740F98"/>
    <w:rsid w:val="00741701"/>
    <w:rsid w:val="00745A42"/>
    <w:rsid w:val="00746CFC"/>
    <w:rsid w:val="00747E52"/>
    <w:rsid w:val="00754C61"/>
    <w:rsid w:val="007614CB"/>
    <w:rsid w:val="00761562"/>
    <w:rsid w:val="00762754"/>
    <w:rsid w:val="00764E0A"/>
    <w:rsid w:val="0076777A"/>
    <w:rsid w:val="0077098A"/>
    <w:rsid w:val="00770A60"/>
    <w:rsid w:val="00775544"/>
    <w:rsid w:val="00780B0C"/>
    <w:rsid w:val="00782643"/>
    <w:rsid w:val="007833C4"/>
    <w:rsid w:val="00791017"/>
    <w:rsid w:val="00791CE6"/>
    <w:rsid w:val="00792EFD"/>
    <w:rsid w:val="00795896"/>
    <w:rsid w:val="00796BE5"/>
    <w:rsid w:val="00796F09"/>
    <w:rsid w:val="00796F91"/>
    <w:rsid w:val="007977C8"/>
    <w:rsid w:val="007A5512"/>
    <w:rsid w:val="007A5B10"/>
    <w:rsid w:val="007A79DC"/>
    <w:rsid w:val="007B05FF"/>
    <w:rsid w:val="007B1CAB"/>
    <w:rsid w:val="007B25CE"/>
    <w:rsid w:val="007B3328"/>
    <w:rsid w:val="007B4ED4"/>
    <w:rsid w:val="007B68C5"/>
    <w:rsid w:val="007B7384"/>
    <w:rsid w:val="007C09BF"/>
    <w:rsid w:val="007C1DDA"/>
    <w:rsid w:val="007C27B3"/>
    <w:rsid w:val="007C2BE4"/>
    <w:rsid w:val="007D0075"/>
    <w:rsid w:val="007D3273"/>
    <w:rsid w:val="007D3436"/>
    <w:rsid w:val="007D3BC3"/>
    <w:rsid w:val="007D5010"/>
    <w:rsid w:val="007D57CD"/>
    <w:rsid w:val="007D5E49"/>
    <w:rsid w:val="007D7356"/>
    <w:rsid w:val="007E4779"/>
    <w:rsid w:val="007E4A90"/>
    <w:rsid w:val="007E4C23"/>
    <w:rsid w:val="007E5DE7"/>
    <w:rsid w:val="007E635F"/>
    <w:rsid w:val="007F1B9C"/>
    <w:rsid w:val="007F3338"/>
    <w:rsid w:val="007F369D"/>
    <w:rsid w:val="007F50EE"/>
    <w:rsid w:val="008002AA"/>
    <w:rsid w:val="00800D14"/>
    <w:rsid w:val="00800EAC"/>
    <w:rsid w:val="0080304B"/>
    <w:rsid w:val="00810748"/>
    <w:rsid w:val="00813CE4"/>
    <w:rsid w:val="00816933"/>
    <w:rsid w:val="00817680"/>
    <w:rsid w:val="008310FF"/>
    <w:rsid w:val="00831BAE"/>
    <w:rsid w:val="00836002"/>
    <w:rsid w:val="008362A9"/>
    <w:rsid w:val="008364C5"/>
    <w:rsid w:val="00837BC8"/>
    <w:rsid w:val="00841A52"/>
    <w:rsid w:val="00842595"/>
    <w:rsid w:val="00845052"/>
    <w:rsid w:val="00847755"/>
    <w:rsid w:val="00851759"/>
    <w:rsid w:val="00852FC0"/>
    <w:rsid w:val="008546C6"/>
    <w:rsid w:val="0085520A"/>
    <w:rsid w:val="00857393"/>
    <w:rsid w:val="0085750E"/>
    <w:rsid w:val="00862ACE"/>
    <w:rsid w:val="0086429E"/>
    <w:rsid w:val="00865AB0"/>
    <w:rsid w:val="00866E99"/>
    <w:rsid w:val="0087001F"/>
    <w:rsid w:val="00870DB8"/>
    <w:rsid w:val="00872985"/>
    <w:rsid w:val="00872F24"/>
    <w:rsid w:val="00873E4B"/>
    <w:rsid w:val="00874888"/>
    <w:rsid w:val="00874DAA"/>
    <w:rsid w:val="00874E72"/>
    <w:rsid w:val="0087555E"/>
    <w:rsid w:val="00876A83"/>
    <w:rsid w:val="008831D7"/>
    <w:rsid w:val="00883334"/>
    <w:rsid w:val="00883E4F"/>
    <w:rsid w:val="0088406F"/>
    <w:rsid w:val="00885628"/>
    <w:rsid w:val="00890CD0"/>
    <w:rsid w:val="00891366"/>
    <w:rsid w:val="00892376"/>
    <w:rsid w:val="008924EE"/>
    <w:rsid w:val="008929F6"/>
    <w:rsid w:val="00894E05"/>
    <w:rsid w:val="00896784"/>
    <w:rsid w:val="00897CBD"/>
    <w:rsid w:val="00897DD4"/>
    <w:rsid w:val="008A4289"/>
    <w:rsid w:val="008A50F6"/>
    <w:rsid w:val="008A5B73"/>
    <w:rsid w:val="008A7E7A"/>
    <w:rsid w:val="008B29A2"/>
    <w:rsid w:val="008B4849"/>
    <w:rsid w:val="008B7ED7"/>
    <w:rsid w:val="008B7FC8"/>
    <w:rsid w:val="008C134D"/>
    <w:rsid w:val="008C41A9"/>
    <w:rsid w:val="008C7464"/>
    <w:rsid w:val="008D481D"/>
    <w:rsid w:val="008D76F6"/>
    <w:rsid w:val="008E2EF8"/>
    <w:rsid w:val="008E3800"/>
    <w:rsid w:val="008E4FB1"/>
    <w:rsid w:val="008E65DF"/>
    <w:rsid w:val="008E6B12"/>
    <w:rsid w:val="008F0EB7"/>
    <w:rsid w:val="008F1617"/>
    <w:rsid w:val="008F4046"/>
    <w:rsid w:val="008F4980"/>
    <w:rsid w:val="008F786E"/>
    <w:rsid w:val="008F7908"/>
    <w:rsid w:val="009054F7"/>
    <w:rsid w:val="0091055D"/>
    <w:rsid w:val="00911C3E"/>
    <w:rsid w:val="00912143"/>
    <w:rsid w:val="00913E6C"/>
    <w:rsid w:val="00916976"/>
    <w:rsid w:val="009169B0"/>
    <w:rsid w:val="00921C3E"/>
    <w:rsid w:val="00924313"/>
    <w:rsid w:val="00927981"/>
    <w:rsid w:val="0093053B"/>
    <w:rsid w:val="00931656"/>
    <w:rsid w:val="00933046"/>
    <w:rsid w:val="009353C9"/>
    <w:rsid w:val="009359F7"/>
    <w:rsid w:val="00935D1E"/>
    <w:rsid w:val="00937555"/>
    <w:rsid w:val="0093764E"/>
    <w:rsid w:val="00937AF0"/>
    <w:rsid w:val="00937E05"/>
    <w:rsid w:val="00940E90"/>
    <w:rsid w:val="0094203E"/>
    <w:rsid w:val="00943121"/>
    <w:rsid w:val="00946584"/>
    <w:rsid w:val="00947316"/>
    <w:rsid w:val="00951F66"/>
    <w:rsid w:val="00954894"/>
    <w:rsid w:val="00954BC1"/>
    <w:rsid w:val="00955238"/>
    <w:rsid w:val="0095574C"/>
    <w:rsid w:val="009568FE"/>
    <w:rsid w:val="00960D3E"/>
    <w:rsid w:val="00962F6A"/>
    <w:rsid w:val="009654D0"/>
    <w:rsid w:val="00965663"/>
    <w:rsid w:val="009725B0"/>
    <w:rsid w:val="00972B2C"/>
    <w:rsid w:val="009747BB"/>
    <w:rsid w:val="0097631A"/>
    <w:rsid w:val="00981216"/>
    <w:rsid w:val="009816F9"/>
    <w:rsid w:val="00985496"/>
    <w:rsid w:val="00990BB1"/>
    <w:rsid w:val="00992E78"/>
    <w:rsid w:val="0099386F"/>
    <w:rsid w:val="009959AD"/>
    <w:rsid w:val="00997905"/>
    <w:rsid w:val="009A019C"/>
    <w:rsid w:val="009A063D"/>
    <w:rsid w:val="009A13C1"/>
    <w:rsid w:val="009A15A9"/>
    <w:rsid w:val="009A446B"/>
    <w:rsid w:val="009A53A5"/>
    <w:rsid w:val="009A6755"/>
    <w:rsid w:val="009B0866"/>
    <w:rsid w:val="009B355D"/>
    <w:rsid w:val="009B3ADF"/>
    <w:rsid w:val="009B3B89"/>
    <w:rsid w:val="009B3DBE"/>
    <w:rsid w:val="009B4032"/>
    <w:rsid w:val="009B410B"/>
    <w:rsid w:val="009B4215"/>
    <w:rsid w:val="009B5C07"/>
    <w:rsid w:val="009B5C7C"/>
    <w:rsid w:val="009B68D9"/>
    <w:rsid w:val="009C75FA"/>
    <w:rsid w:val="009C7E28"/>
    <w:rsid w:val="009D0A48"/>
    <w:rsid w:val="009D1829"/>
    <w:rsid w:val="009D4617"/>
    <w:rsid w:val="009D59C7"/>
    <w:rsid w:val="009E112F"/>
    <w:rsid w:val="009E3898"/>
    <w:rsid w:val="009E3C35"/>
    <w:rsid w:val="009E3CE7"/>
    <w:rsid w:val="009E5120"/>
    <w:rsid w:val="009F1301"/>
    <w:rsid w:val="009F1B6D"/>
    <w:rsid w:val="009F1FBF"/>
    <w:rsid w:val="009F2ADC"/>
    <w:rsid w:val="009F4D90"/>
    <w:rsid w:val="009F54F6"/>
    <w:rsid w:val="009F6AC6"/>
    <w:rsid w:val="00A00348"/>
    <w:rsid w:val="00A016D8"/>
    <w:rsid w:val="00A02332"/>
    <w:rsid w:val="00A02F42"/>
    <w:rsid w:val="00A034C4"/>
    <w:rsid w:val="00A0697B"/>
    <w:rsid w:val="00A1315A"/>
    <w:rsid w:val="00A2327F"/>
    <w:rsid w:val="00A25E91"/>
    <w:rsid w:val="00A31654"/>
    <w:rsid w:val="00A3312F"/>
    <w:rsid w:val="00A403E8"/>
    <w:rsid w:val="00A41B5D"/>
    <w:rsid w:val="00A42791"/>
    <w:rsid w:val="00A43398"/>
    <w:rsid w:val="00A45737"/>
    <w:rsid w:val="00A46CD1"/>
    <w:rsid w:val="00A47625"/>
    <w:rsid w:val="00A51659"/>
    <w:rsid w:val="00A53DCF"/>
    <w:rsid w:val="00A53EF2"/>
    <w:rsid w:val="00A53F11"/>
    <w:rsid w:val="00A615BE"/>
    <w:rsid w:val="00A64215"/>
    <w:rsid w:val="00A65539"/>
    <w:rsid w:val="00A658C3"/>
    <w:rsid w:val="00A67CAF"/>
    <w:rsid w:val="00A7119F"/>
    <w:rsid w:val="00A81640"/>
    <w:rsid w:val="00A906D1"/>
    <w:rsid w:val="00A9254A"/>
    <w:rsid w:val="00A93073"/>
    <w:rsid w:val="00A95A89"/>
    <w:rsid w:val="00A9649F"/>
    <w:rsid w:val="00AA3202"/>
    <w:rsid w:val="00AA4CE6"/>
    <w:rsid w:val="00AA4E15"/>
    <w:rsid w:val="00AA5AC9"/>
    <w:rsid w:val="00AA6155"/>
    <w:rsid w:val="00AA6D43"/>
    <w:rsid w:val="00AB0343"/>
    <w:rsid w:val="00AB13F4"/>
    <w:rsid w:val="00AB4E0A"/>
    <w:rsid w:val="00AB50D4"/>
    <w:rsid w:val="00AB685E"/>
    <w:rsid w:val="00AB799E"/>
    <w:rsid w:val="00AB7BD7"/>
    <w:rsid w:val="00AC15EE"/>
    <w:rsid w:val="00AC26A0"/>
    <w:rsid w:val="00AC3801"/>
    <w:rsid w:val="00AC5723"/>
    <w:rsid w:val="00AC57A2"/>
    <w:rsid w:val="00AC6E92"/>
    <w:rsid w:val="00AC7C55"/>
    <w:rsid w:val="00AD1FEB"/>
    <w:rsid w:val="00AD4D92"/>
    <w:rsid w:val="00AD7F14"/>
    <w:rsid w:val="00AE2234"/>
    <w:rsid w:val="00AE53A1"/>
    <w:rsid w:val="00AE6A55"/>
    <w:rsid w:val="00AE6B42"/>
    <w:rsid w:val="00AE754E"/>
    <w:rsid w:val="00AE76B9"/>
    <w:rsid w:val="00AF01EE"/>
    <w:rsid w:val="00AF237C"/>
    <w:rsid w:val="00AF528D"/>
    <w:rsid w:val="00AF5FC2"/>
    <w:rsid w:val="00AF6ED6"/>
    <w:rsid w:val="00B07934"/>
    <w:rsid w:val="00B14BE8"/>
    <w:rsid w:val="00B210F1"/>
    <w:rsid w:val="00B21A5B"/>
    <w:rsid w:val="00B22A70"/>
    <w:rsid w:val="00B250F1"/>
    <w:rsid w:val="00B313C5"/>
    <w:rsid w:val="00B33276"/>
    <w:rsid w:val="00B35365"/>
    <w:rsid w:val="00B35810"/>
    <w:rsid w:val="00B36B63"/>
    <w:rsid w:val="00B37035"/>
    <w:rsid w:val="00B40FFD"/>
    <w:rsid w:val="00B41BD2"/>
    <w:rsid w:val="00B431F0"/>
    <w:rsid w:val="00B44776"/>
    <w:rsid w:val="00B47675"/>
    <w:rsid w:val="00B50F4B"/>
    <w:rsid w:val="00B51696"/>
    <w:rsid w:val="00B52CC9"/>
    <w:rsid w:val="00B5436D"/>
    <w:rsid w:val="00B54C38"/>
    <w:rsid w:val="00B556BE"/>
    <w:rsid w:val="00B600A0"/>
    <w:rsid w:val="00B603CD"/>
    <w:rsid w:val="00B605EB"/>
    <w:rsid w:val="00B61FC7"/>
    <w:rsid w:val="00B6593F"/>
    <w:rsid w:val="00B67FEA"/>
    <w:rsid w:val="00B70299"/>
    <w:rsid w:val="00B71F75"/>
    <w:rsid w:val="00B72286"/>
    <w:rsid w:val="00B75C73"/>
    <w:rsid w:val="00B768E3"/>
    <w:rsid w:val="00B82019"/>
    <w:rsid w:val="00B824CC"/>
    <w:rsid w:val="00B83591"/>
    <w:rsid w:val="00B83C75"/>
    <w:rsid w:val="00B847C1"/>
    <w:rsid w:val="00B851FC"/>
    <w:rsid w:val="00B86780"/>
    <w:rsid w:val="00B87240"/>
    <w:rsid w:val="00B875C2"/>
    <w:rsid w:val="00B909D4"/>
    <w:rsid w:val="00B93003"/>
    <w:rsid w:val="00B9318A"/>
    <w:rsid w:val="00B9440D"/>
    <w:rsid w:val="00B94A92"/>
    <w:rsid w:val="00B978BA"/>
    <w:rsid w:val="00BA0B8B"/>
    <w:rsid w:val="00BA7004"/>
    <w:rsid w:val="00BB2519"/>
    <w:rsid w:val="00BB6BE5"/>
    <w:rsid w:val="00BB7342"/>
    <w:rsid w:val="00BC3CA8"/>
    <w:rsid w:val="00BC44F4"/>
    <w:rsid w:val="00BD074E"/>
    <w:rsid w:val="00BD1DCF"/>
    <w:rsid w:val="00BD2107"/>
    <w:rsid w:val="00BD34D7"/>
    <w:rsid w:val="00BD541F"/>
    <w:rsid w:val="00BD7820"/>
    <w:rsid w:val="00BE0200"/>
    <w:rsid w:val="00BE1CC9"/>
    <w:rsid w:val="00BE5100"/>
    <w:rsid w:val="00BE5EB4"/>
    <w:rsid w:val="00BF0180"/>
    <w:rsid w:val="00BF021F"/>
    <w:rsid w:val="00BF2870"/>
    <w:rsid w:val="00BF4485"/>
    <w:rsid w:val="00BF5B21"/>
    <w:rsid w:val="00BF7297"/>
    <w:rsid w:val="00C01A3E"/>
    <w:rsid w:val="00C02A38"/>
    <w:rsid w:val="00C02AE8"/>
    <w:rsid w:val="00C031A0"/>
    <w:rsid w:val="00C045A0"/>
    <w:rsid w:val="00C0549E"/>
    <w:rsid w:val="00C103AA"/>
    <w:rsid w:val="00C135A9"/>
    <w:rsid w:val="00C15ADA"/>
    <w:rsid w:val="00C1617F"/>
    <w:rsid w:val="00C17379"/>
    <w:rsid w:val="00C21687"/>
    <w:rsid w:val="00C22A19"/>
    <w:rsid w:val="00C22DDF"/>
    <w:rsid w:val="00C22F8B"/>
    <w:rsid w:val="00C242BC"/>
    <w:rsid w:val="00C246FD"/>
    <w:rsid w:val="00C253C7"/>
    <w:rsid w:val="00C27521"/>
    <w:rsid w:val="00C27DC1"/>
    <w:rsid w:val="00C30432"/>
    <w:rsid w:val="00C33DAA"/>
    <w:rsid w:val="00C34317"/>
    <w:rsid w:val="00C364C1"/>
    <w:rsid w:val="00C367E6"/>
    <w:rsid w:val="00C36C04"/>
    <w:rsid w:val="00C40234"/>
    <w:rsid w:val="00C40696"/>
    <w:rsid w:val="00C40AEB"/>
    <w:rsid w:val="00C40BD9"/>
    <w:rsid w:val="00C436CF"/>
    <w:rsid w:val="00C451BB"/>
    <w:rsid w:val="00C47105"/>
    <w:rsid w:val="00C4770B"/>
    <w:rsid w:val="00C4797A"/>
    <w:rsid w:val="00C53A24"/>
    <w:rsid w:val="00C612A3"/>
    <w:rsid w:val="00C7004D"/>
    <w:rsid w:val="00C7108D"/>
    <w:rsid w:val="00C74A6B"/>
    <w:rsid w:val="00C82FF9"/>
    <w:rsid w:val="00C834A3"/>
    <w:rsid w:val="00C85A9E"/>
    <w:rsid w:val="00C86923"/>
    <w:rsid w:val="00C86FBE"/>
    <w:rsid w:val="00C87976"/>
    <w:rsid w:val="00C87E50"/>
    <w:rsid w:val="00C91677"/>
    <w:rsid w:val="00C91FD7"/>
    <w:rsid w:val="00C92476"/>
    <w:rsid w:val="00C9272B"/>
    <w:rsid w:val="00C92E33"/>
    <w:rsid w:val="00C93FB7"/>
    <w:rsid w:val="00C955F7"/>
    <w:rsid w:val="00C95D93"/>
    <w:rsid w:val="00CA0BE2"/>
    <w:rsid w:val="00CA1B72"/>
    <w:rsid w:val="00CA361A"/>
    <w:rsid w:val="00CA5589"/>
    <w:rsid w:val="00CA6752"/>
    <w:rsid w:val="00CB0678"/>
    <w:rsid w:val="00CB09C7"/>
    <w:rsid w:val="00CB2611"/>
    <w:rsid w:val="00CB2D7A"/>
    <w:rsid w:val="00CB5247"/>
    <w:rsid w:val="00CB541B"/>
    <w:rsid w:val="00CC152B"/>
    <w:rsid w:val="00CC509A"/>
    <w:rsid w:val="00CC55FC"/>
    <w:rsid w:val="00CC6570"/>
    <w:rsid w:val="00CC7E08"/>
    <w:rsid w:val="00CD0BD7"/>
    <w:rsid w:val="00CD1AF9"/>
    <w:rsid w:val="00CD51FD"/>
    <w:rsid w:val="00CD6F84"/>
    <w:rsid w:val="00CE0346"/>
    <w:rsid w:val="00CE0C35"/>
    <w:rsid w:val="00CE137A"/>
    <w:rsid w:val="00CE399C"/>
    <w:rsid w:val="00CF628D"/>
    <w:rsid w:val="00D01224"/>
    <w:rsid w:val="00D01F7D"/>
    <w:rsid w:val="00D0581C"/>
    <w:rsid w:val="00D059A4"/>
    <w:rsid w:val="00D0623C"/>
    <w:rsid w:val="00D06593"/>
    <w:rsid w:val="00D068C1"/>
    <w:rsid w:val="00D06B04"/>
    <w:rsid w:val="00D1257F"/>
    <w:rsid w:val="00D13A2F"/>
    <w:rsid w:val="00D220A2"/>
    <w:rsid w:val="00D25BE7"/>
    <w:rsid w:val="00D26657"/>
    <w:rsid w:val="00D268FC"/>
    <w:rsid w:val="00D277E4"/>
    <w:rsid w:val="00D278EB"/>
    <w:rsid w:val="00D306C4"/>
    <w:rsid w:val="00D30E62"/>
    <w:rsid w:val="00D32106"/>
    <w:rsid w:val="00D3507D"/>
    <w:rsid w:val="00D41170"/>
    <w:rsid w:val="00D43F2A"/>
    <w:rsid w:val="00D4440A"/>
    <w:rsid w:val="00D45632"/>
    <w:rsid w:val="00D460C1"/>
    <w:rsid w:val="00D47DBF"/>
    <w:rsid w:val="00D47E80"/>
    <w:rsid w:val="00D51C57"/>
    <w:rsid w:val="00D52682"/>
    <w:rsid w:val="00D560D2"/>
    <w:rsid w:val="00D568F0"/>
    <w:rsid w:val="00D56F80"/>
    <w:rsid w:val="00D619D5"/>
    <w:rsid w:val="00D64A1B"/>
    <w:rsid w:val="00D65210"/>
    <w:rsid w:val="00D65CC8"/>
    <w:rsid w:val="00D67FF3"/>
    <w:rsid w:val="00D702D5"/>
    <w:rsid w:val="00D70476"/>
    <w:rsid w:val="00D7138E"/>
    <w:rsid w:val="00D752B4"/>
    <w:rsid w:val="00D755DC"/>
    <w:rsid w:val="00D763C6"/>
    <w:rsid w:val="00D824A0"/>
    <w:rsid w:val="00D82744"/>
    <w:rsid w:val="00D8345B"/>
    <w:rsid w:val="00D8365B"/>
    <w:rsid w:val="00D84E91"/>
    <w:rsid w:val="00D853F1"/>
    <w:rsid w:val="00D87557"/>
    <w:rsid w:val="00D92C4E"/>
    <w:rsid w:val="00D92D5A"/>
    <w:rsid w:val="00D9456B"/>
    <w:rsid w:val="00D94E9B"/>
    <w:rsid w:val="00D95D3D"/>
    <w:rsid w:val="00D977C0"/>
    <w:rsid w:val="00DA0EED"/>
    <w:rsid w:val="00DA2458"/>
    <w:rsid w:val="00DA288C"/>
    <w:rsid w:val="00DA4C2A"/>
    <w:rsid w:val="00DA59FC"/>
    <w:rsid w:val="00DA705E"/>
    <w:rsid w:val="00DA7213"/>
    <w:rsid w:val="00DB1B2D"/>
    <w:rsid w:val="00DB1BE0"/>
    <w:rsid w:val="00DB3A54"/>
    <w:rsid w:val="00DB51BE"/>
    <w:rsid w:val="00DB70CD"/>
    <w:rsid w:val="00DB70DF"/>
    <w:rsid w:val="00DB74FE"/>
    <w:rsid w:val="00DC10ED"/>
    <w:rsid w:val="00DC24AE"/>
    <w:rsid w:val="00DC30D7"/>
    <w:rsid w:val="00DC3BD4"/>
    <w:rsid w:val="00DC43B7"/>
    <w:rsid w:val="00DC48F3"/>
    <w:rsid w:val="00DC62CA"/>
    <w:rsid w:val="00DC74BA"/>
    <w:rsid w:val="00DC7AA8"/>
    <w:rsid w:val="00DD21F5"/>
    <w:rsid w:val="00DD23E8"/>
    <w:rsid w:val="00DD2A11"/>
    <w:rsid w:val="00DD7183"/>
    <w:rsid w:val="00DE19BF"/>
    <w:rsid w:val="00DE41F0"/>
    <w:rsid w:val="00DE4C0E"/>
    <w:rsid w:val="00DE581A"/>
    <w:rsid w:val="00DE7DC3"/>
    <w:rsid w:val="00DF4654"/>
    <w:rsid w:val="00DF6F9D"/>
    <w:rsid w:val="00DF7C32"/>
    <w:rsid w:val="00E01AE0"/>
    <w:rsid w:val="00E023FA"/>
    <w:rsid w:val="00E03BA9"/>
    <w:rsid w:val="00E03FBA"/>
    <w:rsid w:val="00E04204"/>
    <w:rsid w:val="00E04723"/>
    <w:rsid w:val="00E06577"/>
    <w:rsid w:val="00E07395"/>
    <w:rsid w:val="00E07B2D"/>
    <w:rsid w:val="00E07E32"/>
    <w:rsid w:val="00E12447"/>
    <w:rsid w:val="00E12B65"/>
    <w:rsid w:val="00E136DF"/>
    <w:rsid w:val="00E1431B"/>
    <w:rsid w:val="00E14E1F"/>
    <w:rsid w:val="00E163BB"/>
    <w:rsid w:val="00E2350B"/>
    <w:rsid w:val="00E2400D"/>
    <w:rsid w:val="00E25247"/>
    <w:rsid w:val="00E253C2"/>
    <w:rsid w:val="00E26E3C"/>
    <w:rsid w:val="00E27C15"/>
    <w:rsid w:val="00E32707"/>
    <w:rsid w:val="00E328AE"/>
    <w:rsid w:val="00E3328B"/>
    <w:rsid w:val="00E34D29"/>
    <w:rsid w:val="00E357A2"/>
    <w:rsid w:val="00E3798D"/>
    <w:rsid w:val="00E4256B"/>
    <w:rsid w:val="00E4316B"/>
    <w:rsid w:val="00E46083"/>
    <w:rsid w:val="00E50427"/>
    <w:rsid w:val="00E50D3B"/>
    <w:rsid w:val="00E515A8"/>
    <w:rsid w:val="00E540B6"/>
    <w:rsid w:val="00E54B83"/>
    <w:rsid w:val="00E56EE8"/>
    <w:rsid w:val="00E57640"/>
    <w:rsid w:val="00E62A6B"/>
    <w:rsid w:val="00E63BA5"/>
    <w:rsid w:val="00E643C6"/>
    <w:rsid w:val="00E65D76"/>
    <w:rsid w:val="00E672C6"/>
    <w:rsid w:val="00E77142"/>
    <w:rsid w:val="00E77812"/>
    <w:rsid w:val="00E77D11"/>
    <w:rsid w:val="00E83D21"/>
    <w:rsid w:val="00E83DE1"/>
    <w:rsid w:val="00E8570E"/>
    <w:rsid w:val="00E904BA"/>
    <w:rsid w:val="00E913DD"/>
    <w:rsid w:val="00E92A33"/>
    <w:rsid w:val="00E932FE"/>
    <w:rsid w:val="00E95F31"/>
    <w:rsid w:val="00E969E1"/>
    <w:rsid w:val="00EA25B8"/>
    <w:rsid w:val="00EA2950"/>
    <w:rsid w:val="00EA2F9C"/>
    <w:rsid w:val="00EA3299"/>
    <w:rsid w:val="00EA7FC5"/>
    <w:rsid w:val="00EB0875"/>
    <w:rsid w:val="00EB5939"/>
    <w:rsid w:val="00EB779E"/>
    <w:rsid w:val="00EC17A1"/>
    <w:rsid w:val="00EC1CB9"/>
    <w:rsid w:val="00EC20DE"/>
    <w:rsid w:val="00EC30E8"/>
    <w:rsid w:val="00EC3BBD"/>
    <w:rsid w:val="00EC3E79"/>
    <w:rsid w:val="00EC4E16"/>
    <w:rsid w:val="00EC6491"/>
    <w:rsid w:val="00EC7C76"/>
    <w:rsid w:val="00ED0CF8"/>
    <w:rsid w:val="00ED0F69"/>
    <w:rsid w:val="00ED100F"/>
    <w:rsid w:val="00ED2024"/>
    <w:rsid w:val="00ED299C"/>
    <w:rsid w:val="00ED46CF"/>
    <w:rsid w:val="00EE3CB1"/>
    <w:rsid w:val="00EE5525"/>
    <w:rsid w:val="00EE569C"/>
    <w:rsid w:val="00EF017E"/>
    <w:rsid w:val="00EF123C"/>
    <w:rsid w:val="00EF1A9D"/>
    <w:rsid w:val="00EF6623"/>
    <w:rsid w:val="00F02DC1"/>
    <w:rsid w:val="00F03F63"/>
    <w:rsid w:val="00F043E4"/>
    <w:rsid w:val="00F06518"/>
    <w:rsid w:val="00F07552"/>
    <w:rsid w:val="00F11B8C"/>
    <w:rsid w:val="00F11BBF"/>
    <w:rsid w:val="00F11D08"/>
    <w:rsid w:val="00F133DC"/>
    <w:rsid w:val="00F14993"/>
    <w:rsid w:val="00F153F4"/>
    <w:rsid w:val="00F162F1"/>
    <w:rsid w:val="00F16886"/>
    <w:rsid w:val="00F20F79"/>
    <w:rsid w:val="00F21BDE"/>
    <w:rsid w:val="00F21C9B"/>
    <w:rsid w:val="00F22FB9"/>
    <w:rsid w:val="00F24085"/>
    <w:rsid w:val="00F257E4"/>
    <w:rsid w:val="00F278DC"/>
    <w:rsid w:val="00F326CA"/>
    <w:rsid w:val="00F32890"/>
    <w:rsid w:val="00F34E12"/>
    <w:rsid w:val="00F34F7E"/>
    <w:rsid w:val="00F3539F"/>
    <w:rsid w:val="00F35BE2"/>
    <w:rsid w:val="00F37C48"/>
    <w:rsid w:val="00F41547"/>
    <w:rsid w:val="00F4225B"/>
    <w:rsid w:val="00F429D3"/>
    <w:rsid w:val="00F43731"/>
    <w:rsid w:val="00F443F2"/>
    <w:rsid w:val="00F44D4E"/>
    <w:rsid w:val="00F511D7"/>
    <w:rsid w:val="00F52D7D"/>
    <w:rsid w:val="00F53586"/>
    <w:rsid w:val="00F5423A"/>
    <w:rsid w:val="00F55C70"/>
    <w:rsid w:val="00F56485"/>
    <w:rsid w:val="00F56F59"/>
    <w:rsid w:val="00F633CD"/>
    <w:rsid w:val="00F64A1F"/>
    <w:rsid w:val="00F64B98"/>
    <w:rsid w:val="00F65648"/>
    <w:rsid w:val="00F720AB"/>
    <w:rsid w:val="00F81713"/>
    <w:rsid w:val="00F843AF"/>
    <w:rsid w:val="00F85EA7"/>
    <w:rsid w:val="00F85ECF"/>
    <w:rsid w:val="00F8673E"/>
    <w:rsid w:val="00F8774E"/>
    <w:rsid w:val="00F87A6D"/>
    <w:rsid w:val="00F94193"/>
    <w:rsid w:val="00F963C8"/>
    <w:rsid w:val="00F966A2"/>
    <w:rsid w:val="00F97592"/>
    <w:rsid w:val="00F97D92"/>
    <w:rsid w:val="00FA08FB"/>
    <w:rsid w:val="00FA2ECC"/>
    <w:rsid w:val="00FA4D4A"/>
    <w:rsid w:val="00FA67FD"/>
    <w:rsid w:val="00FB0770"/>
    <w:rsid w:val="00FB0A48"/>
    <w:rsid w:val="00FB0FF1"/>
    <w:rsid w:val="00FB2D12"/>
    <w:rsid w:val="00FB641F"/>
    <w:rsid w:val="00FB78DE"/>
    <w:rsid w:val="00FC2314"/>
    <w:rsid w:val="00FC3334"/>
    <w:rsid w:val="00FC627C"/>
    <w:rsid w:val="00FD0B32"/>
    <w:rsid w:val="00FD2956"/>
    <w:rsid w:val="00FD3C37"/>
    <w:rsid w:val="00FD5356"/>
    <w:rsid w:val="00FD711E"/>
    <w:rsid w:val="00FD75B3"/>
    <w:rsid w:val="00FE1AAA"/>
    <w:rsid w:val="00FE4B7E"/>
    <w:rsid w:val="00FE57DB"/>
    <w:rsid w:val="00FF19DC"/>
    <w:rsid w:val="00FF3149"/>
    <w:rsid w:val="00FF6001"/>
    <w:rsid w:val="00FF76D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C8AF6BF"/>
  <w15:chartTrackingRefBased/>
  <w15:docId w15:val="{6E2A7725-790E-2E48-88B5-95208036475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E19BF"/>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782643"/>
    <w:pPr>
      <w:spacing w:before="100" w:beforeAutospacing="1" w:after="100" w:afterAutospacing="1"/>
    </w:pPr>
  </w:style>
  <w:style w:type="table" w:styleId="TableGrid">
    <w:name w:val="Table Grid"/>
    <w:basedOn w:val="TableNormal"/>
    <w:uiPriority w:val="39"/>
    <w:rsid w:val="0010310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6F64F5"/>
    <w:pPr>
      <w:ind w:left="720"/>
      <w:contextualSpacing/>
    </w:pPr>
    <w:rPr>
      <w:rFonts w:asciiTheme="minorHAnsi" w:eastAsiaTheme="minorHAnsi" w:hAnsiTheme="minorHAnsi" w:cstheme="minorBidi"/>
    </w:rPr>
  </w:style>
  <w:style w:type="character" w:styleId="CommentReference">
    <w:name w:val="annotation reference"/>
    <w:basedOn w:val="DefaultParagraphFont"/>
    <w:uiPriority w:val="99"/>
    <w:semiHidden/>
    <w:unhideWhenUsed/>
    <w:rsid w:val="00F22FB9"/>
    <w:rPr>
      <w:sz w:val="16"/>
      <w:szCs w:val="16"/>
    </w:rPr>
  </w:style>
  <w:style w:type="paragraph" w:styleId="CommentText">
    <w:name w:val="annotation text"/>
    <w:basedOn w:val="Normal"/>
    <w:link w:val="CommentTextChar"/>
    <w:uiPriority w:val="99"/>
    <w:semiHidden/>
    <w:unhideWhenUsed/>
    <w:rsid w:val="00F22FB9"/>
    <w:rPr>
      <w:sz w:val="20"/>
      <w:szCs w:val="20"/>
    </w:rPr>
  </w:style>
  <w:style w:type="character" w:customStyle="1" w:styleId="CommentTextChar">
    <w:name w:val="Comment Text Char"/>
    <w:basedOn w:val="DefaultParagraphFont"/>
    <w:link w:val="CommentText"/>
    <w:uiPriority w:val="99"/>
    <w:semiHidden/>
    <w:rsid w:val="00F22FB9"/>
    <w:rPr>
      <w:sz w:val="20"/>
      <w:szCs w:val="20"/>
    </w:rPr>
  </w:style>
  <w:style w:type="paragraph" w:styleId="CommentSubject">
    <w:name w:val="annotation subject"/>
    <w:basedOn w:val="CommentText"/>
    <w:next w:val="CommentText"/>
    <w:link w:val="CommentSubjectChar"/>
    <w:uiPriority w:val="99"/>
    <w:semiHidden/>
    <w:unhideWhenUsed/>
    <w:rsid w:val="00F22FB9"/>
    <w:rPr>
      <w:b/>
      <w:bCs/>
    </w:rPr>
  </w:style>
  <w:style w:type="character" w:customStyle="1" w:styleId="CommentSubjectChar">
    <w:name w:val="Comment Subject Char"/>
    <w:basedOn w:val="CommentTextChar"/>
    <w:link w:val="CommentSubject"/>
    <w:uiPriority w:val="99"/>
    <w:semiHidden/>
    <w:rsid w:val="00F22FB9"/>
    <w:rPr>
      <w:b/>
      <w:bCs/>
      <w:sz w:val="20"/>
      <w:szCs w:val="20"/>
    </w:rPr>
  </w:style>
  <w:style w:type="paragraph" w:styleId="FootnoteText">
    <w:name w:val="footnote text"/>
    <w:basedOn w:val="Normal"/>
    <w:link w:val="FootnoteTextChar"/>
    <w:uiPriority w:val="99"/>
    <w:semiHidden/>
    <w:unhideWhenUsed/>
    <w:rsid w:val="002E070F"/>
    <w:rPr>
      <w:rFonts w:asciiTheme="minorHAnsi" w:eastAsiaTheme="minorHAnsi" w:hAnsiTheme="minorHAnsi" w:cstheme="minorBidi"/>
      <w:sz w:val="20"/>
      <w:szCs w:val="20"/>
    </w:rPr>
  </w:style>
  <w:style w:type="character" w:customStyle="1" w:styleId="FootnoteTextChar">
    <w:name w:val="Footnote Text Char"/>
    <w:basedOn w:val="DefaultParagraphFont"/>
    <w:link w:val="FootnoteText"/>
    <w:uiPriority w:val="99"/>
    <w:semiHidden/>
    <w:rsid w:val="002E070F"/>
    <w:rPr>
      <w:sz w:val="20"/>
      <w:szCs w:val="20"/>
    </w:rPr>
  </w:style>
  <w:style w:type="character" w:styleId="FootnoteReference">
    <w:name w:val="footnote reference"/>
    <w:basedOn w:val="DefaultParagraphFont"/>
    <w:uiPriority w:val="99"/>
    <w:semiHidden/>
    <w:unhideWhenUsed/>
    <w:rsid w:val="002E070F"/>
    <w:rPr>
      <w:vertAlign w:val="superscript"/>
    </w:rPr>
  </w:style>
  <w:style w:type="paragraph" w:styleId="Bibliography">
    <w:name w:val="Bibliography"/>
    <w:basedOn w:val="Normal"/>
    <w:next w:val="Normal"/>
    <w:uiPriority w:val="37"/>
    <w:unhideWhenUsed/>
    <w:rsid w:val="00337B60"/>
    <w:pPr>
      <w:tabs>
        <w:tab w:val="left" w:pos="380"/>
      </w:tabs>
      <w:spacing w:line="480" w:lineRule="auto"/>
      <w:ind w:left="720" w:hanging="720"/>
    </w:pPr>
  </w:style>
  <w:style w:type="character" w:styleId="Emphasis">
    <w:name w:val="Emphasis"/>
    <w:basedOn w:val="DefaultParagraphFont"/>
    <w:uiPriority w:val="20"/>
    <w:qFormat/>
    <w:rsid w:val="00703949"/>
    <w:rPr>
      <w:i/>
      <w:iCs/>
    </w:rPr>
  </w:style>
  <w:style w:type="character" w:customStyle="1" w:styleId="container-title">
    <w:name w:val="container-title"/>
    <w:basedOn w:val="DefaultParagraphFont"/>
    <w:rsid w:val="00133CA8"/>
  </w:style>
  <w:style w:type="character" w:customStyle="1" w:styleId="volume">
    <w:name w:val="volume"/>
    <w:basedOn w:val="DefaultParagraphFont"/>
    <w:rsid w:val="00133CA8"/>
  </w:style>
  <w:style w:type="character" w:customStyle="1" w:styleId="hgkelc">
    <w:name w:val="hgkelc"/>
    <w:basedOn w:val="DefaultParagraphFont"/>
    <w:rsid w:val="00133CA8"/>
  </w:style>
  <w:style w:type="character" w:styleId="Hyperlink">
    <w:name w:val="Hyperlink"/>
    <w:basedOn w:val="DefaultParagraphFont"/>
    <w:uiPriority w:val="99"/>
    <w:unhideWhenUsed/>
    <w:rsid w:val="006A2F19"/>
    <w:rPr>
      <w:color w:val="0563C1" w:themeColor="hyperlink"/>
      <w:u w:val="single"/>
    </w:rPr>
  </w:style>
  <w:style w:type="character" w:styleId="UnresolvedMention">
    <w:name w:val="Unresolved Mention"/>
    <w:basedOn w:val="DefaultParagraphFont"/>
    <w:uiPriority w:val="99"/>
    <w:semiHidden/>
    <w:unhideWhenUsed/>
    <w:rsid w:val="006A2F19"/>
    <w:rPr>
      <w:color w:val="605E5C"/>
      <w:shd w:val="clear" w:color="auto" w:fill="E1DFDD"/>
    </w:rPr>
  </w:style>
  <w:style w:type="character" w:styleId="FollowedHyperlink">
    <w:name w:val="FollowedHyperlink"/>
    <w:basedOn w:val="DefaultParagraphFont"/>
    <w:uiPriority w:val="99"/>
    <w:semiHidden/>
    <w:unhideWhenUsed/>
    <w:rsid w:val="00AC5723"/>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4935683">
      <w:bodyDiv w:val="1"/>
      <w:marLeft w:val="0"/>
      <w:marRight w:val="0"/>
      <w:marTop w:val="0"/>
      <w:marBottom w:val="0"/>
      <w:divBdr>
        <w:top w:val="none" w:sz="0" w:space="0" w:color="auto"/>
        <w:left w:val="none" w:sz="0" w:space="0" w:color="auto"/>
        <w:bottom w:val="none" w:sz="0" w:space="0" w:color="auto"/>
        <w:right w:val="none" w:sz="0" w:space="0" w:color="auto"/>
      </w:divBdr>
      <w:divsChild>
        <w:div w:id="178589690">
          <w:marLeft w:val="0"/>
          <w:marRight w:val="0"/>
          <w:marTop w:val="0"/>
          <w:marBottom w:val="0"/>
          <w:divBdr>
            <w:top w:val="none" w:sz="0" w:space="0" w:color="auto"/>
            <w:left w:val="none" w:sz="0" w:space="0" w:color="auto"/>
            <w:bottom w:val="none" w:sz="0" w:space="0" w:color="auto"/>
            <w:right w:val="none" w:sz="0" w:space="0" w:color="auto"/>
          </w:divBdr>
          <w:divsChild>
            <w:div w:id="103035297">
              <w:marLeft w:val="0"/>
              <w:marRight w:val="0"/>
              <w:marTop w:val="0"/>
              <w:marBottom w:val="0"/>
              <w:divBdr>
                <w:top w:val="none" w:sz="0" w:space="0" w:color="auto"/>
                <w:left w:val="none" w:sz="0" w:space="0" w:color="auto"/>
                <w:bottom w:val="none" w:sz="0" w:space="0" w:color="auto"/>
                <w:right w:val="none" w:sz="0" w:space="0" w:color="auto"/>
              </w:divBdr>
              <w:divsChild>
                <w:div w:id="20834024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2334092">
      <w:bodyDiv w:val="1"/>
      <w:marLeft w:val="0"/>
      <w:marRight w:val="0"/>
      <w:marTop w:val="0"/>
      <w:marBottom w:val="0"/>
      <w:divBdr>
        <w:top w:val="none" w:sz="0" w:space="0" w:color="auto"/>
        <w:left w:val="none" w:sz="0" w:space="0" w:color="auto"/>
        <w:bottom w:val="none" w:sz="0" w:space="0" w:color="auto"/>
        <w:right w:val="none" w:sz="0" w:space="0" w:color="auto"/>
      </w:divBdr>
      <w:divsChild>
        <w:div w:id="368384895">
          <w:marLeft w:val="0"/>
          <w:marRight w:val="0"/>
          <w:marTop w:val="0"/>
          <w:marBottom w:val="0"/>
          <w:divBdr>
            <w:top w:val="none" w:sz="0" w:space="0" w:color="auto"/>
            <w:left w:val="none" w:sz="0" w:space="0" w:color="auto"/>
            <w:bottom w:val="none" w:sz="0" w:space="0" w:color="auto"/>
            <w:right w:val="none" w:sz="0" w:space="0" w:color="auto"/>
          </w:divBdr>
          <w:divsChild>
            <w:div w:id="1383868507">
              <w:marLeft w:val="0"/>
              <w:marRight w:val="0"/>
              <w:marTop w:val="0"/>
              <w:marBottom w:val="0"/>
              <w:divBdr>
                <w:top w:val="none" w:sz="0" w:space="0" w:color="auto"/>
                <w:left w:val="none" w:sz="0" w:space="0" w:color="auto"/>
                <w:bottom w:val="none" w:sz="0" w:space="0" w:color="auto"/>
                <w:right w:val="none" w:sz="0" w:space="0" w:color="auto"/>
              </w:divBdr>
              <w:divsChild>
                <w:div w:id="2123376668">
                  <w:marLeft w:val="0"/>
                  <w:marRight w:val="0"/>
                  <w:marTop w:val="0"/>
                  <w:marBottom w:val="0"/>
                  <w:divBdr>
                    <w:top w:val="none" w:sz="0" w:space="0" w:color="auto"/>
                    <w:left w:val="none" w:sz="0" w:space="0" w:color="auto"/>
                    <w:bottom w:val="none" w:sz="0" w:space="0" w:color="auto"/>
                    <w:right w:val="none" w:sz="0" w:space="0" w:color="auto"/>
                  </w:divBdr>
                </w:div>
              </w:divsChild>
            </w:div>
            <w:div w:id="2024477007">
              <w:marLeft w:val="0"/>
              <w:marRight w:val="0"/>
              <w:marTop w:val="0"/>
              <w:marBottom w:val="0"/>
              <w:divBdr>
                <w:top w:val="none" w:sz="0" w:space="0" w:color="auto"/>
                <w:left w:val="none" w:sz="0" w:space="0" w:color="auto"/>
                <w:bottom w:val="none" w:sz="0" w:space="0" w:color="auto"/>
                <w:right w:val="none" w:sz="0" w:space="0" w:color="auto"/>
              </w:divBdr>
              <w:divsChild>
                <w:div w:id="825127150">
                  <w:marLeft w:val="0"/>
                  <w:marRight w:val="0"/>
                  <w:marTop w:val="0"/>
                  <w:marBottom w:val="0"/>
                  <w:divBdr>
                    <w:top w:val="none" w:sz="0" w:space="0" w:color="auto"/>
                    <w:left w:val="none" w:sz="0" w:space="0" w:color="auto"/>
                    <w:bottom w:val="none" w:sz="0" w:space="0" w:color="auto"/>
                    <w:right w:val="none" w:sz="0" w:space="0" w:color="auto"/>
                  </w:divBdr>
                </w:div>
                <w:div w:id="222066052">
                  <w:marLeft w:val="0"/>
                  <w:marRight w:val="0"/>
                  <w:marTop w:val="0"/>
                  <w:marBottom w:val="0"/>
                  <w:divBdr>
                    <w:top w:val="none" w:sz="0" w:space="0" w:color="auto"/>
                    <w:left w:val="none" w:sz="0" w:space="0" w:color="auto"/>
                    <w:bottom w:val="none" w:sz="0" w:space="0" w:color="auto"/>
                    <w:right w:val="none" w:sz="0" w:space="0" w:color="auto"/>
                  </w:divBdr>
                </w:div>
              </w:divsChild>
            </w:div>
            <w:div w:id="1897277840">
              <w:marLeft w:val="0"/>
              <w:marRight w:val="0"/>
              <w:marTop w:val="0"/>
              <w:marBottom w:val="0"/>
              <w:divBdr>
                <w:top w:val="none" w:sz="0" w:space="0" w:color="auto"/>
                <w:left w:val="none" w:sz="0" w:space="0" w:color="auto"/>
                <w:bottom w:val="none" w:sz="0" w:space="0" w:color="auto"/>
                <w:right w:val="none" w:sz="0" w:space="0" w:color="auto"/>
              </w:divBdr>
              <w:divsChild>
                <w:div w:id="4693264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1696958">
          <w:marLeft w:val="0"/>
          <w:marRight w:val="0"/>
          <w:marTop w:val="0"/>
          <w:marBottom w:val="0"/>
          <w:divBdr>
            <w:top w:val="none" w:sz="0" w:space="0" w:color="auto"/>
            <w:left w:val="none" w:sz="0" w:space="0" w:color="auto"/>
            <w:bottom w:val="none" w:sz="0" w:space="0" w:color="auto"/>
            <w:right w:val="none" w:sz="0" w:space="0" w:color="auto"/>
          </w:divBdr>
          <w:divsChild>
            <w:div w:id="1059207895">
              <w:marLeft w:val="0"/>
              <w:marRight w:val="0"/>
              <w:marTop w:val="0"/>
              <w:marBottom w:val="0"/>
              <w:divBdr>
                <w:top w:val="none" w:sz="0" w:space="0" w:color="auto"/>
                <w:left w:val="none" w:sz="0" w:space="0" w:color="auto"/>
                <w:bottom w:val="none" w:sz="0" w:space="0" w:color="auto"/>
                <w:right w:val="none" w:sz="0" w:space="0" w:color="auto"/>
              </w:divBdr>
              <w:divsChild>
                <w:div w:id="19718598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1847654">
      <w:bodyDiv w:val="1"/>
      <w:marLeft w:val="0"/>
      <w:marRight w:val="0"/>
      <w:marTop w:val="0"/>
      <w:marBottom w:val="0"/>
      <w:divBdr>
        <w:top w:val="none" w:sz="0" w:space="0" w:color="auto"/>
        <w:left w:val="none" w:sz="0" w:space="0" w:color="auto"/>
        <w:bottom w:val="none" w:sz="0" w:space="0" w:color="auto"/>
        <w:right w:val="none" w:sz="0" w:space="0" w:color="auto"/>
      </w:divBdr>
      <w:divsChild>
        <w:div w:id="194122118">
          <w:marLeft w:val="0"/>
          <w:marRight w:val="0"/>
          <w:marTop w:val="0"/>
          <w:marBottom w:val="0"/>
          <w:divBdr>
            <w:top w:val="none" w:sz="0" w:space="0" w:color="auto"/>
            <w:left w:val="none" w:sz="0" w:space="0" w:color="auto"/>
            <w:bottom w:val="none" w:sz="0" w:space="0" w:color="auto"/>
            <w:right w:val="none" w:sz="0" w:space="0" w:color="auto"/>
          </w:divBdr>
          <w:divsChild>
            <w:div w:id="2130007476">
              <w:marLeft w:val="0"/>
              <w:marRight w:val="0"/>
              <w:marTop w:val="0"/>
              <w:marBottom w:val="0"/>
              <w:divBdr>
                <w:top w:val="none" w:sz="0" w:space="0" w:color="auto"/>
                <w:left w:val="none" w:sz="0" w:space="0" w:color="auto"/>
                <w:bottom w:val="none" w:sz="0" w:space="0" w:color="auto"/>
                <w:right w:val="none" w:sz="0" w:space="0" w:color="auto"/>
              </w:divBdr>
              <w:divsChild>
                <w:div w:id="9017964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03533796">
          <w:marLeft w:val="0"/>
          <w:marRight w:val="0"/>
          <w:marTop w:val="0"/>
          <w:marBottom w:val="0"/>
          <w:divBdr>
            <w:top w:val="none" w:sz="0" w:space="0" w:color="auto"/>
            <w:left w:val="none" w:sz="0" w:space="0" w:color="auto"/>
            <w:bottom w:val="none" w:sz="0" w:space="0" w:color="auto"/>
            <w:right w:val="none" w:sz="0" w:space="0" w:color="auto"/>
          </w:divBdr>
          <w:divsChild>
            <w:div w:id="1629238608">
              <w:marLeft w:val="0"/>
              <w:marRight w:val="0"/>
              <w:marTop w:val="0"/>
              <w:marBottom w:val="0"/>
              <w:divBdr>
                <w:top w:val="none" w:sz="0" w:space="0" w:color="auto"/>
                <w:left w:val="none" w:sz="0" w:space="0" w:color="auto"/>
                <w:bottom w:val="none" w:sz="0" w:space="0" w:color="auto"/>
                <w:right w:val="none" w:sz="0" w:space="0" w:color="auto"/>
              </w:divBdr>
              <w:divsChild>
                <w:div w:id="1131023757">
                  <w:marLeft w:val="0"/>
                  <w:marRight w:val="0"/>
                  <w:marTop w:val="0"/>
                  <w:marBottom w:val="0"/>
                  <w:divBdr>
                    <w:top w:val="none" w:sz="0" w:space="0" w:color="auto"/>
                    <w:left w:val="none" w:sz="0" w:space="0" w:color="auto"/>
                    <w:bottom w:val="none" w:sz="0" w:space="0" w:color="auto"/>
                    <w:right w:val="none" w:sz="0" w:space="0" w:color="auto"/>
                  </w:divBdr>
                </w:div>
              </w:divsChild>
            </w:div>
            <w:div w:id="1432581607">
              <w:marLeft w:val="0"/>
              <w:marRight w:val="0"/>
              <w:marTop w:val="0"/>
              <w:marBottom w:val="0"/>
              <w:divBdr>
                <w:top w:val="none" w:sz="0" w:space="0" w:color="auto"/>
                <w:left w:val="none" w:sz="0" w:space="0" w:color="auto"/>
                <w:bottom w:val="none" w:sz="0" w:space="0" w:color="auto"/>
                <w:right w:val="none" w:sz="0" w:space="0" w:color="auto"/>
              </w:divBdr>
              <w:divsChild>
                <w:div w:id="1663658500">
                  <w:marLeft w:val="0"/>
                  <w:marRight w:val="0"/>
                  <w:marTop w:val="0"/>
                  <w:marBottom w:val="0"/>
                  <w:divBdr>
                    <w:top w:val="none" w:sz="0" w:space="0" w:color="auto"/>
                    <w:left w:val="none" w:sz="0" w:space="0" w:color="auto"/>
                    <w:bottom w:val="none" w:sz="0" w:space="0" w:color="auto"/>
                    <w:right w:val="none" w:sz="0" w:space="0" w:color="auto"/>
                  </w:divBdr>
                </w:div>
              </w:divsChild>
            </w:div>
            <w:div w:id="969440261">
              <w:marLeft w:val="0"/>
              <w:marRight w:val="0"/>
              <w:marTop w:val="0"/>
              <w:marBottom w:val="0"/>
              <w:divBdr>
                <w:top w:val="none" w:sz="0" w:space="0" w:color="auto"/>
                <w:left w:val="none" w:sz="0" w:space="0" w:color="auto"/>
                <w:bottom w:val="none" w:sz="0" w:space="0" w:color="auto"/>
                <w:right w:val="none" w:sz="0" w:space="0" w:color="auto"/>
              </w:divBdr>
              <w:divsChild>
                <w:div w:id="1473988564">
                  <w:marLeft w:val="0"/>
                  <w:marRight w:val="0"/>
                  <w:marTop w:val="0"/>
                  <w:marBottom w:val="0"/>
                  <w:divBdr>
                    <w:top w:val="none" w:sz="0" w:space="0" w:color="auto"/>
                    <w:left w:val="none" w:sz="0" w:space="0" w:color="auto"/>
                    <w:bottom w:val="none" w:sz="0" w:space="0" w:color="auto"/>
                    <w:right w:val="none" w:sz="0" w:space="0" w:color="auto"/>
                  </w:divBdr>
                </w:div>
              </w:divsChild>
            </w:div>
            <w:div w:id="1112940452">
              <w:marLeft w:val="0"/>
              <w:marRight w:val="0"/>
              <w:marTop w:val="0"/>
              <w:marBottom w:val="0"/>
              <w:divBdr>
                <w:top w:val="none" w:sz="0" w:space="0" w:color="auto"/>
                <w:left w:val="none" w:sz="0" w:space="0" w:color="auto"/>
                <w:bottom w:val="none" w:sz="0" w:space="0" w:color="auto"/>
                <w:right w:val="none" w:sz="0" w:space="0" w:color="auto"/>
              </w:divBdr>
              <w:divsChild>
                <w:div w:id="128481287">
                  <w:marLeft w:val="0"/>
                  <w:marRight w:val="0"/>
                  <w:marTop w:val="0"/>
                  <w:marBottom w:val="0"/>
                  <w:divBdr>
                    <w:top w:val="none" w:sz="0" w:space="0" w:color="auto"/>
                    <w:left w:val="none" w:sz="0" w:space="0" w:color="auto"/>
                    <w:bottom w:val="none" w:sz="0" w:space="0" w:color="auto"/>
                    <w:right w:val="none" w:sz="0" w:space="0" w:color="auto"/>
                  </w:divBdr>
                </w:div>
              </w:divsChild>
            </w:div>
            <w:div w:id="318002693">
              <w:marLeft w:val="0"/>
              <w:marRight w:val="0"/>
              <w:marTop w:val="0"/>
              <w:marBottom w:val="0"/>
              <w:divBdr>
                <w:top w:val="none" w:sz="0" w:space="0" w:color="auto"/>
                <w:left w:val="none" w:sz="0" w:space="0" w:color="auto"/>
                <w:bottom w:val="none" w:sz="0" w:space="0" w:color="auto"/>
                <w:right w:val="none" w:sz="0" w:space="0" w:color="auto"/>
              </w:divBdr>
              <w:divsChild>
                <w:div w:id="6812487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2383153">
      <w:bodyDiv w:val="1"/>
      <w:marLeft w:val="0"/>
      <w:marRight w:val="0"/>
      <w:marTop w:val="0"/>
      <w:marBottom w:val="0"/>
      <w:divBdr>
        <w:top w:val="none" w:sz="0" w:space="0" w:color="auto"/>
        <w:left w:val="none" w:sz="0" w:space="0" w:color="auto"/>
        <w:bottom w:val="none" w:sz="0" w:space="0" w:color="auto"/>
        <w:right w:val="none" w:sz="0" w:space="0" w:color="auto"/>
      </w:divBdr>
      <w:divsChild>
        <w:div w:id="1144396935">
          <w:marLeft w:val="0"/>
          <w:marRight w:val="0"/>
          <w:marTop w:val="0"/>
          <w:marBottom w:val="0"/>
          <w:divBdr>
            <w:top w:val="none" w:sz="0" w:space="0" w:color="auto"/>
            <w:left w:val="none" w:sz="0" w:space="0" w:color="auto"/>
            <w:bottom w:val="none" w:sz="0" w:space="0" w:color="auto"/>
            <w:right w:val="none" w:sz="0" w:space="0" w:color="auto"/>
          </w:divBdr>
        </w:div>
      </w:divsChild>
    </w:div>
    <w:div w:id="135294479">
      <w:bodyDiv w:val="1"/>
      <w:marLeft w:val="0"/>
      <w:marRight w:val="0"/>
      <w:marTop w:val="0"/>
      <w:marBottom w:val="0"/>
      <w:divBdr>
        <w:top w:val="none" w:sz="0" w:space="0" w:color="auto"/>
        <w:left w:val="none" w:sz="0" w:space="0" w:color="auto"/>
        <w:bottom w:val="none" w:sz="0" w:space="0" w:color="auto"/>
        <w:right w:val="none" w:sz="0" w:space="0" w:color="auto"/>
      </w:divBdr>
      <w:divsChild>
        <w:div w:id="2033073206">
          <w:marLeft w:val="0"/>
          <w:marRight w:val="0"/>
          <w:marTop w:val="0"/>
          <w:marBottom w:val="0"/>
          <w:divBdr>
            <w:top w:val="none" w:sz="0" w:space="0" w:color="auto"/>
            <w:left w:val="none" w:sz="0" w:space="0" w:color="auto"/>
            <w:bottom w:val="none" w:sz="0" w:space="0" w:color="auto"/>
            <w:right w:val="none" w:sz="0" w:space="0" w:color="auto"/>
          </w:divBdr>
          <w:divsChild>
            <w:div w:id="520554506">
              <w:marLeft w:val="0"/>
              <w:marRight w:val="0"/>
              <w:marTop w:val="0"/>
              <w:marBottom w:val="0"/>
              <w:divBdr>
                <w:top w:val="none" w:sz="0" w:space="0" w:color="auto"/>
                <w:left w:val="none" w:sz="0" w:space="0" w:color="auto"/>
                <w:bottom w:val="none" w:sz="0" w:space="0" w:color="auto"/>
                <w:right w:val="none" w:sz="0" w:space="0" w:color="auto"/>
              </w:divBdr>
              <w:divsChild>
                <w:div w:id="13585056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4904622">
      <w:bodyDiv w:val="1"/>
      <w:marLeft w:val="0"/>
      <w:marRight w:val="0"/>
      <w:marTop w:val="0"/>
      <w:marBottom w:val="0"/>
      <w:divBdr>
        <w:top w:val="none" w:sz="0" w:space="0" w:color="auto"/>
        <w:left w:val="none" w:sz="0" w:space="0" w:color="auto"/>
        <w:bottom w:val="none" w:sz="0" w:space="0" w:color="auto"/>
        <w:right w:val="none" w:sz="0" w:space="0" w:color="auto"/>
      </w:divBdr>
      <w:divsChild>
        <w:div w:id="1387796028">
          <w:marLeft w:val="0"/>
          <w:marRight w:val="0"/>
          <w:marTop w:val="0"/>
          <w:marBottom w:val="0"/>
          <w:divBdr>
            <w:top w:val="none" w:sz="0" w:space="0" w:color="auto"/>
            <w:left w:val="none" w:sz="0" w:space="0" w:color="auto"/>
            <w:bottom w:val="none" w:sz="0" w:space="0" w:color="auto"/>
            <w:right w:val="none" w:sz="0" w:space="0" w:color="auto"/>
          </w:divBdr>
        </w:div>
      </w:divsChild>
    </w:div>
    <w:div w:id="316538883">
      <w:bodyDiv w:val="1"/>
      <w:marLeft w:val="0"/>
      <w:marRight w:val="0"/>
      <w:marTop w:val="0"/>
      <w:marBottom w:val="0"/>
      <w:divBdr>
        <w:top w:val="none" w:sz="0" w:space="0" w:color="auto"/>
        <w:left w:val="none" w:sz="0" w:space="0" w:color="auto"/>
        <w:bottom w:val="none" w:sz="0" w:space="0" w:color="auto"/>
        <w:right w:val="none" w:sz="0" w:space="0" w:color="auto"/>
      </w:divBdr>
      <w:divsChild>
        <w:div w:id="1024404707">
          <w:marLeft w:val="0"/>
          <w:marRight w:val="0"/>
          <w:marTop w:val="0"/>
          <w:marBottom w:val="0"/>
          <w:divBdr>
            <w:top w:val="none" w:sz="0" w:space="0" w:color="auto"/>
            <w:left w:val="none" w:sz="0" w:space="0" w:color="auto"/>
            <w:bottom w:val="none" w:sz="0" w:space="0" w:color="auto"/>
            <w:right w:val="none" w:sz="0" w:space="0" w:color="auto"/>
          </w:divBdr>
        </w:div>
      </w:divsChild>
    </w:div>
    <w:div w:id="344022096">
      <w:bodyDiv w:val="1"/>
      <w:marLeft w:val="0"/>
      <w:marRight w:val="0"/>
      <w:marTop w:val="0"/>
      <w:marBottom w:val="0"/>
      <w:divBdr>
        <w:top w:val="none" w:sz="0" w:space="0" w:color="auto"/>
        <w:left w:val="none" w:sz="0" w:space="0" w:color="auto"/>
        <w:bottom w:val="none" w:sz="0" w:space="0" w:color="auto"/>
        <w:right w:val="none" w:sz="0" w:space="0" w:color="auto"/>
      </w:divBdr>
      <w:divsChild>
        <w:div w:id="1632320930">
          <w:marLeft w:val="0"/>
          <w:marRight w:val="0"/>
          <w:marTop w:val="0"/>
          <w:marBottom w:val="0"/>
          <w:divBdr>
            <w:top w:val="none" w:sz="0" w:space="0" w:color="auto"/>
            <w:left w:val="none" w:sz="0" w:space="0" w:color="auto"/>
            <w:bottom w:val="none" w:sz="0" w:space="0" w:color="auto"/>
            <w:right w:val="none" w:sz="0" w:space="0" w:color="auto"/>
          </w:divBdr>
        </w:div>
      </w:divsChild>
    </w:div>
    <w:div w:id="388110162">
      <w:bodyDiv w:val="1"/>
      <w:marLeft w:val="0"/>
      <w:marRight w:val="0"/>
      <w:marTop w:val="0"/>
      <w:marBottom w:val="0"/>
      <w:divBdr>
        <w:top w:val="none" w:sz="0" w:space="0" w:color="auto"/>
        <w:left w:val="none" w:sz="0" w:space="0" w:color="auto"/>
        <w:bottom w:val="none" w:sz="0" w:space="0" w:color="auto"/>
        <w:right w:val="none" w:sz="0" w:space="0" w:color="auto"/>
      </w:divBdr>
      <w:divsChild>
        <w:div w:id="438063907">
          <w:marLeft w:val="0"/>
          <w:marRight w:val="0"/>
          <w:marTop w:val="0"/>
          <w:marBottom w:val="0"/>
          <w:divBdr>
            <w:top w:val="none" w:sz="0" w:space="0" w:color="auto"/>
            <w:left w:val="none" w:sz="0" w:space="0" w:color="auto"/>
            <w:bottom w:val="none" w:sz="0" w:space="0" w:color="auto"/>
            <w:right w:val="none" w:sz="0" w:space="0" w:color="auto"/>
          </w:divBdr>
        </w:div>
      </w:divsChild>
    </w:div>
    <w:div w:id="402336171">
      <w:bodyDiv w:val="1"/>
      <w:marLeft w:val="0"/>
      <w:marRight w:val="0"/>
      <w:marTop w:val="0"/>
      <w:marBottom w:val="0"/>
      <w:divBdr>
        <w:top w:val="none" w:sz="0" w:space="0" w:color="auto"/>
        <w:left w:val="none" w:sz="0" w:space="0" w:color="auto"/>
        <w:bottom w:val="none" w:sz="0" w:space="0" w:color="auto"/>
        <w:right w:val="none" w:sz="0" w:space="0" w:color="auto"/>
      </w:divBdr>
      <w:divsChild>
        <w:div w:id="1526014362">
          <w:marLeft w:val="0"/>
          <w:marRight w:val="0"/>
          <w:marTop w:val="0"/>
          <w:marBottom w:val="0"/>
          <w:divBdr>
            <w:top w:val="none" w:sz="0" w:space="0" w:color="auto"/>
            <w:left w:val="none" w:sz="0" w:space="0" w:color="auto"/>
            <w:bottom w:val="none" w:sz="0" w:space="0" w:color="auto"/>
            <w:right w:val="none" w:sz="0" w:space="0" w:color="auto"/>
          </w:divBdr>
        </w:div>
      </w:divsChild>
    </w:div>
    <w:div w:id="404576455">
      <w:bodyDiv w:val="1"/>
      <w:marLeft w:val="0"/>
      <w:marRight w:val="0"/>
      <w:marTop w:val="0"/>
      <w:marBottom w:val="0"/>
      <w:divBdr>
        <w:top w:val="none" w:sz="0" w:space="0" w:color="auto"/>
        <w:left w:val="none" w:sz="0" w:space="0" w:color="auto"/>
        <w:bottom w:val="none" w:sz="0" w:space="0" w:color="auto"/>
        <w:right w:val="none" w:sz="0" w:space="0" w:color="auto"/>
      </w:divBdr>
      <w:divsChild>
        <w:div w:id="1941638342">
          <w:marLeft w:val="0"/>
          <w:marRight w:val="0"/>
          <w:marTop w:val="0"/>
          <w:marBottom w:val="0"/>
          <w:divBdr>
            <w:top w:val="none" w:sz="0" w:space="0" w:color="auto"/>
            <w:left w:val="none" w:sz="0" w:space="0" w:color="auto"/>
            <w:bottom w:val="none" w:sz="0" w:space="0" w:color="auto"/>
            <w:right w:val="none" w:sz="0" w:space="0" w:color="auto"/>
          </w:divBdr>
          <w:divsChild>
            <w:div w:id="441416649">
              <w:marLeft w:val="0"/>
              <w:marRight w:val="0"/>
              <w:marTop w:val="0"/>
              <w:marBottom w:val="0"/>
              <w:divBdr>
                <w:top w:val="none" w:sz="0" w:space="0" w:color="auto"/>
                <w:left w:val="none" w:sz="0" w:space="0" w:color="auto"/>
                <w:bottom w:val="none" w:sz="0" w:space="0" w:color="auto"/>
                <w:right w:val="none" w:sz="0" w:space="0" w:color="auto"/>
              </w:divBdr>
              <w:divsChild>
                <w:div w:id="741875251">
                  <w:marLeft w:val="0"/>
                  <w:marRight w:val="0"/>
                  <w:marTop w:val="0"/>
                  <w:marBottom w:val="0"/>
                  <w:divBdr>
                    <w:top w:val="none" w:sz="0" w:space="0" w:color="auto"/>
                    <w:left w:val="none" w:sz="0" w:space="0" w:color="auto"/>
                    <w:bottom w:val="none" w:sz="0" w:space="0" w:color="auto"/>
                    <w:right w:val="none" w:sz="0" w:space="0" w:color="auto"/>
                  </w:divBdr>
                  <w:divsChild>
                    <w:div w:id="558907922">
                      <w:marLeft w:val="0"/>
                      <w:marRight w:val="0"/>
                      <w:marTop w:val="0"/>
                      <w:marBottom w:val="0"/>
                      <w:divBdr>
                        <w:top w:val="none" w:sz="0" w:space="0" w:color="auto"/>
                        <w:left w:val="none" w:sz="0" w:space="0" w:color="auto"/>
                        <w:bottom w:val="none" w:sz="0" w:space="0" w:color="auto"/>
                        <w:right w:val="none" w:sz="0" w:space="0" w:color="auto"/>
                      </w:divBdr>
                    </w:div>
                    <w:div w:id="893273737">
                      <w:marLeft w:val="0"/>
                      <w:marRight w:val="0"/>
                      <w:marTop w:val="0"/>
                      <w:marBottom w:val="0"/>
                      <w:divBdr>
                        <w:top w:val="none" w:sz="0" w:space="0" w:color="auto"/>
                        <w:left w:val="none" w:sz="0" w:space="0" w:color="auto"/>
                        <w:bottom w:val="none" w:sz="0" w:space="0" w:color="auto"/>
                        <w:right w:val="none" w:sz="0" w:space="0" w:color="auto"/>
                      </w:divBdr>
                    </w:div>
                    <w:div w:id="3947441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53255031">
      <w:bodyDiv w:val="1"/>
      <w:marLeft w:val="0"/>
      <w:marRight w:val="0"/>
      <w:marTop w:val="0"/>
      <w:marBottom w:val="0"/>
      <w:divBdr>
        <w:top w:val="none" w:sz="0" w:space="0" w:color="auto"/>
        <w:left w:val="none" w:sz="0" w:space="0" w:color="auto"/>
        <w:bottom w:val="none" w:sz="0" w:space="0" w:color="auto"/>
        <w:right w:val="none" w:sz="0" w:space="0" w:color="auto"/>
      </w:divBdr>
      <w:divsChild>
        <w:div w:id="1113095845">
          <w:marLeft w:val="0"/>
          <w:marRight w:val="0"/>
          <w:marTop w:val="0"/>
          <w:marBottom w:val="0"/>
          <w:divBdr>
            <w:top w:val="none" w:sz="0" w:space="0" w:color="auto"/>
            <w:left w:val="none" w:sz="0" w:space="0" w:color="auto"/>
            <w:bottom w:val="none" w:sz="0" w:space="0" w:color="auto"/>
            <w:right w:val="none" w:sz="0" w:space="0" w:color="auto"/>
          </w:divBdr>
          <w:divsChild>
            <w:div w:id="479200361">
              <w:marLeft w:val="0"/>
              <w:marRight w:val="0"/>
              <w:marTop w:val="0"/>
              <w:marBottom w:val="0"/>
              <w:divBdr>
                <w:top w:val="none" w:sz="0" w:space="0" w:color="auto"/>
                <w:left w:val="none" w:sz="0" w:space="0" w:color="auto"/>
                <w:bottom w:val="none" w:sz="0" w:space="0" w:color="auto"/>
                <w:right w:val="none" w:sz="0" w:space="0" w:color="auto"/>
              </w:divBdr>
              <w:divsChild>
                <w:div w:id="13514475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86358731">
      <w:bodyDiv w:val="1"/>
      <w:marLeft w:val="0"/>
      <w:marRight w:val="0"/>
      <w:marTop w:val="0"/>
      <w:marBottom w:val="0"/>
      <w:divBdr>
        <w:top w:val="none" w:sz="0" w:space="0" w:color="auto"/>
        <w:left w:val="none" w:sz="0" w:space="0" w:color="auto"/>
        <w:bottom w:val="none" w:sz="0" w:space="0" w:color="auto"/>
        <w:right w:val="none" w:sz="0" w:space="0" w:color="auto"/>
      </w:divBdr>
    </w:div>
    <w:div w:id="645013608">
      <w:bodyDiv w:val="1"/>
      <w:marLeft w:val="0"/>
      <w:marRight w:val="0"/>
      <w:marTop w:val="0"/>
      <w:marBottom w:val="0"/>
      <w:divBdr>
        <w:top w:val="none" w:sz="0" w:space="0" w:color="auto"/>
        <w:left w:val="none" w:sz="0" w:space="0" w:color="auto"/>
        <w:bottom w:val="none" w:sz="0" w:space="0" w:color="auto"/>
        <w:right w:val="none" w:sz="0" w:space="0" w:color="auto"/>
      </w:divBdr>
      <w:divsChild>
        <w:div w:id="1841384771">
          <w:marLeft w:val="0"/>
          <w:marRight w:val="0"/>
          <w:marTop w:val="0"/>
          <w:marBottom w:val="0"/>
          <w:divBdr>
            <w:top w:val="none" w:sz="0" w:space="0" w:color="auto"/>
            <w:left w:val="none" w:sz="0" w:space="0" w:color="auto"/>
            <w:bottom w:val="none" w:sz="0" w:space="0" w:color="auto"/>
            <w:right w:val="none" w:sz="0" w:space="0" w:color="auto"/>
          </w:divBdr>
        </w:div>
      </w:divsChild>
    </w:div>
    <w:div w:id="650059440">
      <w:bodyDiv w:val="1"/>
      <w:marLeft w:val="0"/>
      <w:marRight w:val="0"/>
      <w:marTop w:val="0"/>
      <w:marBottom w:val="0"/>
      <w:divBdr>
        <w:top w:val="none" w:sz="0" w:space="0" w:color="auto"/>
        <w:left w:val="none" w:sz="0" w:space="0" w:color="auto"/>
        <w:bottom w:val="none" w:sz="0" w:space="0" w:color="auto"/>
        <w:right w:val="none" w:sz="0" w:space="0" w:color="auto"/>
      </w:divBdr>
      <w:divsChild>
        <w:div w:id="1852405305">
          <w:marLeft w:val="0"/>
          <w:marRight w:val="0"/>
          <w:marTop w:val="0"/>
          <w:marBottom w:val="0"/>
          <w:divBdr>
            <w:top w:val="none" w:sz="0" w:space="0" w:color="auto"/>
            <w:left w:val="none" w:sz="0" w:space="0" w:color="auto"/>
            <w:bottom w:val="none" w:sz="0" w:space="0" w:color="auto"/>
            <w:right w:val="none" w:sz="0" w:space="0" w:color="auto"/>
          </w:divBdr>
          <w:divsChild>
            <w:div w:id="478230140">
              <w:marLeft w:val="0"/>
              <w:marRight w:val="0"/>
              <w:marTop w:val="0"/>
              <w:marBottom w:val="0"/>
              <w:divBdr>
                <w:top w:val="none" w:sz="0" w:space="0" w:color="auto"/>
                <w:left w:val="none" w:sz="0" w:space="0" w:color="auto"/>
                <w:bottom w:val="none" w:sz="0" w:space="0" w:color="auto"/>
                <w:right w:val="none" w:sz="0" w:space="0" w:color="auto"/>
              </w:divBdr>
              <w:divsChild>
                <w:div w:id="1951542836">
                  <w:marLeft w:val="0"/>
                  <w:marRight w:val="0"/>
                  <w:marTop w:val="0"/>
                  <w:marBottom w:val="0"/>
                  <w:divBdr>
                    <w:top w:val="none" w:sz="0" w:space="0" w:color="auto"/>
                    <w:left w:val="none" w:sz="0" w:space="0" w:color="auto"/>
                    <w:bottom w:val="none" w:sz="0" w:space="0" w:color="auto"/>
                    <w:right w:val="none" w:sz="0" w:space="0" w:color="auto"/>
                  </w:divBdr>
                </w:div>
              </w:divsChild>
            </w:div>
            <w:div w:id="394133717">
              <w:marLeft w:val="0"/>
              <w:marRight w:val="0"/>
              <w:marTop w:val="0"/>
              <w:marBottom w:val="0"/>
              <w:divBdr>
                <w:top w:val="none" w:sz="0" w:space="0" w:color="auto"/>
                <w:left w:val="none" w:sz="0" w:space="0" w:color="auto"/>
                <w:bottom w:val="none" w:sz="0" w:space="0" w:color="auto"/>
                <w:right w:val="none" w:sz="0" w:space="0" w:color="auto"/>
              </w:divBdr>
              <w:divsChild>
                <w:div w:id="10683108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27068759">
      <w:bodyDiv w:val="1"/>
      <w:marLeft w:val="0"/>
      <w:marRight w:val="0"/>
      <w:marTop w:val="0"/>
      <w:marBottom w:val="0"/>
      <w:divBdr>
        <w:top w:val="none" w:sz="0" w:space="0" w:color="auto"/>
        <w:left w:val="none" w:sz="0" w:space="0" w:color="auto"/>
        <w:bottom w:val="none" w:sz="0" w:space="0" w:color="auto"/>
        <w:right w:val="none" w:sz="0" w:space="0" w:color="auto"/>
      </w:divBdr>
      <w:divsChild>
        <w:div w:id="621770014">
          <w:marLeft w:val="0"/>
          <w:marRight w:val="0"/>
          <w:marTop w:val="0"/>
          <w:marBottom w:val="0"/>
          <w:divBdr>
            <w:top w:val="none" w:sz="0" w:space="0" w:color="auto"/>
            <w:left w:val="none" w:sz="0" w:space="0" w:color="auto"/>
            <w:bottom w:val="none" w:sz="0" w:space="0" w:color="auto"/>
            <w:right w:val="none" w:sz="0" w:space="0" w:color="auto"/>
          </w:divBdr>
          <w:divsChild>
            <w:div w:id="661548651">
              <w:marLeft w:val="0"/>
              <w:marRight w:val="0"/>
              <w:marTop w:val="0"/>
              <w:marBottom w:val="0"/>
              <w:divBdr>
                <w:top w:val="none" w:sz="0" w:space="0" w:color="auto"/>
                <w:left w:val="none" w:sz="0" w:space="0" w:color="auto"/>
                <w:bottom w:val="none" w:sz="0" w:space="0" w:color="auto"/>
                <w:right w:val="none" w:sz="0" w:space="0" w:color="auto"/>
              </w:divBdr>
              <w:divsChild>
                <w:div w:id="1772310648">
                  <w:marLeft w:val="0"/>
                  <w:marRight w:val="0"/>
                  <w:marTop w:val="0"/>
                  <w:marBottom w:val="0"/>
                  <w:divBdr>
                    <w:top w:val="none" w:sz="0" w:space="0" w:color="auto"/>
                    <w:left w:val="none" w:sz="0" w:space="0" w:color="auto"/>
                    <w:bottom w:val="none" w:sz="0" w:space="0" w:color="auto"/>
                    <w:right w:val="none" w:sz="0" w:space="0" w:color="auto"/>
                  </w:divBdr>
                </w:div>
              </w:divsChild>
            </w:div>
            <w:div w:id="890112432">
              <w:marLeft w:val="0"/>
              <w:marRight w:val="0"/>
              <w:marTop w:val="0"/>
              <w:marBottom w:val="0"/>
              <w:divBdr>
                <w:top w:val="none" w:sz="0" w:space="0" w:color="auto"/>
                <w:left w:val="none" w:sz="0" w:space="0" w:color="auto"/>
                <w:bottom w:val="none" w:sz="0" w:space="0" w:color="auto"/>
                <w:right w:val="none" w:sz="0" w:space="0" w:color="auto"/>
              </w:divBdr>
              <w:divsChild>
                <w:div w:id="798450426">
                  <w:marLeft w:val="0"/>
                  <w:marRight w:val="0"/>
                  <w:marTop w:val="0"/>
                  <w:marBottom w:val="0"/>
                  <w:divBdr>
                    <w:top w:val="none" w:sz="0" w:space="0" w:color="auto"/>
                    <w:left w:val="none" w:sz="0" w:space="0" w:color="auto"/>
                    <w:bottom w:val="none" w:sz="0" w:space="0" w:color="auto"/>
                    <w:right w:val="none" w:sz="0" w:space="0" w:color="auto"/>
                  </w:divBdr>
                </w:div>
              </w:divsChild>
            </w:div>
            <w:div w:id="152261898">
              <w:marLeft w:val="0"/>
              <w:marRight w:val="0"/>
              <w:marTop w:val="0"/>
              <w:marBottom w:val="0"/>
              <w:divBdr>
                <w:top w:val="none" w:sz="0" w:space="0" w:color="auto"/>
                <w:left w:val="none" w:sz="0" w:space="0" w:color="auto"/>
                <w:bottom w:val="none" w:sz="0" w:space="0" w:color="auto"/>
                <w:right w:val="none" w:sz="0" w:space="0" w:color="auto"/>
              </w:divBdr>
              <w:divsChild>
                <w:div w:id="1072393037">
                  <w:marLeft w:val="0"/>
                  <w:marRight w:val="0"/>
                  <w:marTop w:val="0"/>
                  <w:marBottom w:val="0"/>
                  <w:divBdr>
                    <w:top w:val="none" w:sz="0" w:space="0" w:color="auto"/>
                    <w:left w:val="none" w:sz="0" w:space="0" w:color="auto"/>
                    <w:bottom w:val="none" w:sz="0" w:space="0" w:color="auto"/>
                    <w:right w:val="none" w:sz="0" w:space="0" w:color="auto"/>
                  </w:divBdr>
                </w:div>
              </w:divsChild>
            </w:div>
            <w:div w:id="337732340">
              <w:marLeft w:val="0"/>
              <w:marRight w:val="0"/>
              <w:marTop w:val="0"/>
              <w:marBottom w:val="0"/>
              <w:divBdr>
                <w:top w:val="none" w:sz="0" w:space="0" w:color="auto"/>
                <w:left w:val="none" w:sz="0" w:space="0" w:color="auto"/>
                <w:bottom w:val="none" w:sz="0" w:space="0" w:color="auto"/>
                <w:right w:val="none" w:sz="0" w:space="0" w:color="auto"/>
              </w:divBdr>
              <w:divsChild>
                <w:div w:id="96757794">
                  <w:marLeft w:val="0"/>
                  <w:marRight w:val="0"/>
                  <w:marTop w:val="0"/>
                  <w:marBottom w:val="0"/>
                  <w:divBdr>
                    <w:top w:val="none" w:sz="0" w:space="0" w:color="auto"/>
                    <w:left w:val="none" w:sz="0" w:space="0" w:color="auto"/>
                    <w:bottom w:val="none" w:sz="0" w:space="0" w:color="auto"/>
                    <w:right w:val="none" w:sz="0" w:space="0" w:color="auto"/>
                  </w:divBdr>
                </w:div>
              </w:divsChild>
            </w:div>
            <w:div w:id="1565026960">
              <w:marLeft w:val="0"/>
              <w:marRight w:val="0"/>
              <w:marTop w:val="0"/>
              <w:marBottom w:val="0"/>
              <w:divBdr>
                <w:top w:val="none" w:sz="0" w:space="0" w:color="auto"/>
                <w:left w:val="none" w:sz="0" w:space="0" w:color="auto"/>
                <w:bottom w:val="none" w:sz="0" w:space="0" w:color="auto"/>
                <w:right w:val="none" w:sz="0" w:space="0" w:color="auto"/>
              </w:divBdr>
              <w:divsChild>
                <w:div w:id="1253854876">
                  <w:marLeft w:val="0"/>
                  <w:marRight w:val="0"/>
                  <w:marTop w:val="0"/>
                  <w:marBottom w:val="0"/>
                  <w:divBdr>
                    <w:top w:val="none" w:sz="0" w:space="0" w:color="auto"/>
                    <w:left w:val="none" w:sz="0" w:space="0" w:color="auto"/>
                    <w:bottom w:val="none" w:sz="0" w:space="0" w:color="auto"/>
                    <w:right w:val="none" w:sz="0" w:space="0" w:color="auto"/>
                  </w:divBdr>
                </w:div>
              </w:divsChild>
            </w:div>
            <w:div w:id="270095517">
              <w:marLeft w:val="0"/>
              <w:marRight w:val="0"/>
              <w:marTop w:val="0"/>
              <w:marBottom w:val="0"/>
              <w:divBdr>
                <w:top w:val="none" w:sz="0" w:space="0" w:color="auto"/>
                <w:left w:val="none" w:sz="0" w:space="0" w:color="auto"/>
                <w:bottom w:val="none" w:sz="0" w:space="0" w:color="auto"/>
                <w:right w:val="none" w:sz="0" w:space="0" w:color="auto"/>
              </w:divBdr>
              <w:divsChild>
                <w:div w:id="13733836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51590234">
      <w:bodyDiv w:val="1"/>
      <w:marLeft w:val="0"/>
      <w:marRight w:val="0"/>
      <w:marTop w:val="0"/>
      <w:marBottom w:val="0"/>
      <w:divBdr>
        <w:top w:val="none" w:sz="0" w:space="0" w:color="auto"/>
        <w:left w:val="none" w:sz="0" w:space="0" w:color="auto"/>
        <w:bottom w:val="none" w:sz="0" w:space="0" w:color="auto"/>
        <w:right w:val="none" w:sz="0" w:space="0" w:color="auto"/>
      </w:divBdr>
    </w:div>
    <w:div w:id="988872932">
      <w:bodyDiv w:val="1"/>
      <w:marLeft w:val="0"/>
      <w:marRight w:val="0"/>
      <w:marTop w:val="0"/>
      <w:marBottom w:val="0"/>
      <w:divBdr>
        <w:top w:val="none" w:sz="0" w:space="0" w:color="auto"/>
        <w:left w:val="none" w:sz="0" w:space="0" w:color="auto"/>
        <w:bottom w:val="none" w:sz="0" w:space="0" w:color="auto"/>
        <w:right w:val="none" w:sz="0" w:space="0" w:color="auto"/>
      </w:divBdr>
      <w:divsChild>
        <w:div w:id="1325620242">
          <w:marLeft w:val="0"/>
          <w:marRight w:val="0"/>
          <w:marTop w:val="0"/>
          <w:marBottom w:val="0"/>
          <w:divBdr>
            <w:top w:val="none" w:sz="0" w:space="0" w:color="auto"/>
            <w:left w:val="none" w:sz="0" w:space="0" w:color="auto"/>
            <w:bottom w:val="none" w:sz="0" w:space="0" w:color="auto"/>
            <w:right w:val="none" w:sz="0" w:space="0" w:color="auto"/>
          </w:divBdr>
        </w:div>
      </w:divsChild>
    </w:div>
    <w:div w:id="1048652076">
      <w:bodyDiv w:val="1"/>
      <w:marLeft w:val="0"/>
      <w:marRight w:val="0"/>
      <w:marTop w:val="0"/>
      <w:marBottom w:val="0"/>
      <w:divBdr>
        <w:top w:val="none" w:sz="0" w:space="0" w:color="auto"/>
        <w:left w:val="none" w:sz="0" w:space="0" w:color="auto"/>
        <w:bottom w:val="none" w:sz="0" w:space="0" w:color="auto"/>
        <w:right w:val="none" w:sz="0" w:space="0" w:color="auto"/>
      </w:divBdr>
      <w:divsChild>
        <w:div w:id="1172918669">
          <w:marLeft w:val="0"/>
          <w:marRight w:val="0"/>
          <w:marTop w:val="0"/>
          <w:marBottom w:val="0"/>
          <w:divBdr>
            <w:top w:val="none" w:sz="0" w:space="0" w:color="auto"/>
            <w:left w:val="none" w:sz="0" w:space="0" w:color="auto"/>
            <w:bottom w:val="none" w:sz="0" w:space="0" w:color="auto"/>
            <w:right w:val="none" w:sz="0" w:space="0" w:color="auto"/>
          </w:divBdr>
          <w:divsChild>
            <w:div w:id="1068696591">
              <w:marLeft w:val="0"/>
              <w:marRight w:val="0"/>
              <w:marTop w:val="0"/>
              <w:marBottom w:val="0"/>
              <w:divBdr>
                <w:top w:val="none" w:sz="0" w:space="0" w:color="auto"/>
                <w:left w:val="none" w:sz="0" w:space="0" w:color="auto"/>
                <w:bottom w:val="none" w:sz="0" w:space="0" w:color="auto"/>
                <w:right w:val="none" w:sz="0" w:space="0" w:color="auto"/>
              </w:divBdr>
              <w:divsChild>
                <w:div w:id="1456318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19105313">
      <w:bodyDiv w:val="1"/>
      <w:marLeft w:val="0"/>
      <w:marRight w:val="0"/>
      <w:marTop w:val="0"/>
      <w:marBottom w:val="0"/>
      <w:divBdr>
        <w:top w:val="none" w:sz="0" w:space="0" w:color="auto"/>
        <w:left w:val="none" w:sz="0" w:space="0" w:color="auto"/>
        <w:bottom w:val="none" w:sz="0" w:space="0" w:color="auto"/>
        <w:right w:val="none" w:sz="0" w:space="0" w:color="auto"/>
      </w:divBdr>
      <w:divsChild>
        <w:div w:id="660815374">
          <w:marLeft w:val="0"/>
          <w:marRight w:val="0"/>
          <w:marTop w:val="0"/>
          <w:marBottom w:val="0"/>
          <w:divBdr>
            <w:top w:val="none" w:sz="0" w:space="0" w:color="auto"/>
            <w:left w:val="none" w:sz="0" w:space="0" w:color="auto"/>
            <w:bottom w:val="none" w:sz="0" w:space="0" w:color="auto"/>
            <w:right w:val="none" w:sz="0" w:space="0" w:color="auto"/>
          </w:divBdr>
          <w:divsChild>
            <w:div w:id="1274900369">
              <w:marLeft w:val="0"/>
              <w:marRight w:val="0"/>
              <w:marTop w:val="0"/>
              <w:marBottom w:val="0"/>
              <w:divBdr>
                <w:top w:val="none" w:sz="0" w:space="0" w:color="auto"/>
                <w:left w:val="none" w:sz="0" w:space="0" w:color="auto"/>
                <w:bottom w:val="none" w:sz="0" w:space="0" w:color="auto"/>
                <w:right w:val="none" w:sz="0" w:space="0" w:color="auto"/>
              </w:divBdr>
              <w:divsChild>
                <w:div w:id="3624365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64592224">
      <w:bodyDiv w:val="1"/>
      <w:marLeft w:val="0"/>
      <w:marRight w:val="0"/>
      <w:marTop w:val="0"/>
      <w:marBottom w:val="0"/>
      <w:divBdr>
        <w:top w:val="none" w:sz="0" w:space="0" w:color="auto"/>
        <w:left w:val="none" w:sz="0" w:space="0" w:color="auto"/>
        <w:bottom w:val="none" w:sz="0" w:space="0" w:color="auto"/>
        <w:right w:val="none" w:sz="0" w:space="0" w:color="auto"/>
      </w:divBdr>
      <w:divsChild>
        <w:div w:id="623582078">
          <w:marLeft w:val="0"/>
          <w:marRight w:val="0"/>
          <w:marTop w:val="0"/>
          <w:marBottom w:val="0"/>
          <w:divBdr>
            <w:top w:val="none" w:sz="0" w:space="0" w:color="auto"/>
            <w:left w:val="none" w:sz="0" w:space="0" w:color="auto"/>
            <w:bottom w:val="none" w:sz="0" w:space="0" w:color="auto"/>
            <w:right w:val="none" w:sz="0" w:space="0" w:color="auto"/>
          </w:divBdr>
          <w:divsChild>
            <w:div w:id="487405373">
              <w:marLeft w:val="0"/>
              <w:marRight w:val="0"/>
              <w:marTop w:val="0"/>
              <w:marBottom w:val="0"/>
              <w:divBdr>
                <w:top w:val="none" w:sz="0" w:space="0" w:color="auto"/>
                <w:left w:val="none" w:sz="0" w:space="0" w:color="auto"/>
                <w:bottom w:val="none" w:sz="0" w:space="0" w:color="auto"/>
                <w:right w:val="none" w:sz="0" w:space="0" w:color="auto"/>
              </w:divBdr>
              <w:divsChild>
                <w:div w:id="19500900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71334954">
      <w:bodyDiv w:val="1"/>
      <w:marLeft w:val="0"/>
      <w:marRight w:val="0"/>
      <w:marTop w:val="0"/>
      <w:marBottom w:val="0"/>
      <w:divBdr>
        <w:top w:val="none" w:sz="0" w:space="0" w:color="auto"/>
        <w:left w:val="none" w:sz="0" w:space="0" w:color="auto"/>
        <w:bottom w:val="none" w:sz="0" w:space="0" w:color="auto"/>
        <w:right w:val="none" w:sz="0" w:space="0" w:color="auto"/>
      </w:divBdr>
      <w:divsChild>
        <w:div w:id="807673283">
          <w:marLeft w:val="0"/>
          <w:marRight w:val="0"/>
          <w:marTop w:val="0"/>
          <w:marBottom w:val="0"/>
          <w:divBdr>
            <w:top w:val="none" w:sz="0" w:space="0" w:color="auto"/>
            <w:left w:val="none" w:sz="0" w:space="0" w:color="auto"/>
            <w:bottom w:val="none" w:sz="0" w:space="0" w:color="auto"/>
            <w:right w:val="none" w:sz="0" w:space="0" w:color="auto"/>
          </w:divBdr>
        </w:div>
      </w:divsChild>
    </w:div>
    <w:div w:id="1225603386">
      <w:bodyDiv w:val="1"/>
      <w:marLeft w:val="0"/>
      <w:marRight w:val="0"/>
      <w:marTop w:val="0"/>
      <w:marBottom w:val="0"/>
      <w:divBdr>
        <w:top w:val="none" w:sz="0" w:space="0" w:color="auto"/>
        <w:left w:val="none" w:sz="0" w:space="0" w:color="auto"/>
        <w:bottom w:val="none" w:sz="0" w:space="0" w:color="auto"/>
        <w:right w:val="none" w:sz="0" w:space="0" w:color="auto"/>
      </w:divBdr>
      <w:divsChild>
        <w:div w:id="157306400">
          <w:marLeft w:val="0"/>
          <w:marRight w:val="0"/>
          <w:marTop w:val="0"/>
          <w:marBottom w:val="0"/>
          <w:divBdr>
            <w:top w:val="none" w:sz="0" w:space="0" w:color="auto"/>
            <w:left w:val="none" w:sz="0" w:space="0" w:color="auto"/>
            <w:bottom w:val="none" w:sz="0" w:space="0" w:color="auto"/>
            <w:right w:val="none" w:sz="0" w:space="0" w:color="auto"/>
          </w:divBdr>
        </w:div>
      </w:divsChild>
    </w:div>
    <w:div w:id="1248733453">
      <w:bodyDiv w:val="1"/>
      <w:marLeft w:val="0"/>
      <w:marRight w:val="0"/>
      <w:marTop w:val="0"/>
      <w:marBottom w:val="0"/>
      <w:divBdr>
        <w:top w:val="none" w:sz="0" w:space="0" w:color="auto"/>
        <w:left w:val="none" w:sz="0" w:space="0" w:color="auto"/>
        <w:bottom w:val="none" w:sz="0" w:space="0" w:color="auto"/>
        <w:right w:val="none" w:sz="0" w:space="0" w:color="auto"/>
      </w:divBdr>
      <w:divsChild>
        <w:div w:id="175577141">
          <w:marLeft w:val="0"/>
          <w:marRight w:val="0"/>
          <w:marTop w:val="0"/>
          <w:marBottom w:val="0"/>
          <w:divBdr>
            <w:top w:val="none" w:sz="0" w:space="0" w:color="auto"/>
            <w:left w:val="none" w:sz="0" w:space="0" w:color="auto"/>
            <w:bottom w:val="none" w:sz="0" w:space="0" w:color="auto"/>
            <w:right w:val="none" w:sz="0" w:space="0" w:color="auto"/>
          </w:divBdr>
        </w:div>
      </w:divsChild>
    </w:div>
    <w:div w:id="1355113790">
      <w:bodyDiv w:val="1"/>
      <w:marLeft w:val="0"/>
      <w:marRight w:val="0"/>
      <w:marTop w:val="0"/>
      <w:marBottom w:val="0"/>
      <w:divBdr>
        <w:top w:val="none" w:sz="0" w:space="0" w:color="auto"/>
        <w:left w:val="none" w:sz="0" w:space="0" w:color="auto"/>
        <w:bottom w:val="none" w:sz="0" w:space="0" w:color="auto"/>
        <w:right w:val="none" w:sz="0" w:space="0" w:color="auto"/>
      </w:divBdr>
      <w:divsChild>
        <w:div w:id="1716585327">
          <w:marLeft w:val="0"/>
          <w:marRight w:val="0"/>
          <w:marTop w:val="0"/>
          <w:marBottom w:val="0"/>
          <w:divBdr>
            <w:top w:val="none" w:sz="0" w:space="0" w:color="auto"/>
            <w:left w:val="none" w:sz="0" w:space="0" w:color="auto"/>
            <w:bottom w:val="none" w:sz="0" w:space="0" w:color="auto"/>
            <w:right w:val="none" w:sz="0" w:space="0" w:color="auto"/>
          </w:divBdr>
          <w:divsChild>
            <w:div w:id="1874345264">
              <w:marLeft w:val="0"/>
              <w:marRight w:val="0"/>
              <w:marTop w:val="0"/>
              <w:marBottom w:val="0"/>
              <w:divBdr>
                <w:top w:val="none" w:sz="0" w:space="0" w:color="auto"/>
                <w:left w:val="none" w:sz="0" w:space="0" w:color="auto"/>
                <w:bottom w:val="none" w:sz="0" w:space="0" w:color="auto"/>
                <w:right w:val="none" w:sz="0" w:space="0" w:color="auto"/>
              </w:divBdr>
              <w:divsChild>
                <w:div w:id="20392356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37553673">
      <w:bodyDiv w:val="1"/>
      <w:marLeft w:val="0"/>
      <w:marRight w:val="0"/>
      <w:marTop w:val="0"/>
      <w:marBottom w:val="0"/>
      <w:divBdr>
        <w:top w:val="none" w:sz="0" w:space="0" w:color="auto"/>
        <w:left w:val="none" w:sz="0" w:space="0" w:color="auto"/>
        <w:bottom w:val="none" w:sz="0" w:space="0" w:color="auto"/>
        <w:right w:val="none" w:sz="0" w:space="0" w:color="auto"/>
      </w:divBdr>
      <w:divsChild>
        <w:div w:id="856162520">
          <w:marLeft w:val="0"/>
          <w:marRight w:val="0"/>
          <w:marTop w:val="0"/>
          <w:marBottom w:val="0"/>
          <w:divBdr>
            <w:top w:val="none" w:sz="0" w:space="0" w:color="auto"/>
            <w:left w:val="none" w:sz="0" w:space="0" w:color="auto"/>
            <w:bottom w:val="none" w:sz="0" w:space="0" w:color="auto"/>
            <w:right w:val="none" w:sz="0" w:space="0" w:color="auto"/>
          </w:divBdr>
          <w:divsChild>
            <w:div w:id="2030570501">
              <w:marLeft w:val="0"/>
              <w:marRight w:val="0"/>
              <w:marTop w:val="0"/>
              <w:marBottom w:val="0"/>
              <w:divBdr>
                <w:top w:val="none" w:sz="0" w:space="0" w:color="auto"/>
                <w:left w:val="none" w:sz="0" w:space="0" w:color="auto"/>
                <w:bottom w:val="none" w:sz="0" w:space="0" w:color="auto"/>
                <w:right w:val="none" w:sz="0" w:space="0" w:color="auto"/>
              </w:divBdr>
              <w:divsChild>
                <w:div w:id="11173313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8816179">
      <w:bodyDiv w:val="1"/>
      <w:marLeft w:val="0"/>
      <w:marRight w:val="0"/>
      <w:marTop w:val="0"/>
      <w:marBottom w:val="0"/>
      <w:divBdr>
        <w:top w:val="none" w:sz="0" w:space="0" w:color="auto"/>
        <w:left w:val="none" w:sz="0" w:space="0" w:color="auto"/>
        <w:bottom w:val="none" w:sz="0" w:space="0" w:color="auto"/>
        <w:right w:val="none" w:sz="0" w:space="0" w:color="auto"/>
      </w:divBdr>
      <w:divsChild>
        <w:div w:id="1320117351">
          <w:marLeft w:val="0"/>
          <w:marRight w:val="0"/>
          <w:marTop w:val="0"/>
          <w:marBottom w:val="0"/>
          <w:divBdr>
            <w:top w:val="none" w:sz="0" w:space="0" w:color="auto"/>
            <w:left w:val="none" w:sz="0" w:space="0" w:color="auto"/>
            <w:bottom w:val="none" w:sz="0" w:space="0" w:color="auto"/>
            <w:right w:val="none" w:sz="0" w:space="0" w:color="auto"/>
          </w:divBdr>
          <w:divsChild>
            <w:div w:id="1928146592">
              <w:marLeft w:val="0"/>
              <w:marRight w:val="0"/>
              <w:marTop w:val="0"/>
              <w:marBottom w:val="0"/>
              <w:divBdr>
                <w:top w:val="none" w:sz="0" w:space="0" w:color="auto"/>
                <w:left w:val="none" w:sz="0" w:space="0" w:color="auto"/>
                <w:bottom w:val="none" w:sz="0" w:space="0" w:color="auto"/>
                <w:right w:val="none" w:sz="0" w:space="0" w:color="auto"/>
              </w:divBdr>
              <w:divsChild>
                <w:div w:id="9992375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3984086">
      <w:bodyDiv w:val="1"/>
      <w:marLeft w:val="0"/>
      <w:marRight w:val="0"/>
      <w:marTop w:val="0"/>
      <w:marBottom w:val="0"/>
      <w:divBdr>
        <w:top w:val="none" w:sz="0" w:space="0" w:color="auto"/>
        <w:left w:val="none" w:sz="0" w:space="0" w:color="auto"/>
        <w:bottom w:val="none" w:sz="0" w:space="0" w:color="auto"/>
        <w:right w:val="none" w:sz="0" w:space="0" w:color="auto"/>
      </w:divBdr>
      <w:divsChild>
        <w:div w:id="1376349824">
          <w:marLeft w:val="0"/>
          <w:marRight w:val="0"/>
          <w:marTop w:val="0"/>
          <w:marBottom w:val="0"/>
          <w:divBdr>
            <w:top w:val="none" w:sz="0" w:space="0" w:color="auto"/>
            <w:left w:val="none" w:sz="0" w:space="0" w:color="auto"/>
            <w:bottom w:val="none" w:sz="0" w:space="0" w:color="auto"/>
            <w:right w:val="none" w:sz="0" w:space="0" w:color="auto"/>
          </w:divBdr>
          <w:divsChild>
            <w:div w:id="295065685">
              <w:marLeft w:val="0"/>
              <w:marRight w:val="0"/>
              <w:marTop w:val="0"/>
              <w:marBottom w:val="0"/>
              <w:divBdr>
                <w:top w:val="none" w:sz="0" w:space="0" w:color="auto"/>
                <w:left w:val="none" w:sz="0" w:space="0" w:color="auto"/>
                <w:bottom w:val="none" w:sz="0" w:space="0" w:color="auto"/>
                <w:right w:val="none" w:sz="0" w:space="0" w:color="auto"/>
              </w:divBdr>
              <w:divsChild>
                <w:div w:id="293994953">
                  <w:marLeft w:val="0"/>
                  <w:marRight w:val="0"/>
                  <w:marTop w:val="0"/>
                  <w:marBottom w:val="0"/>
                  <w:divBdr>
                    <w:top w:val="none" w:sz="0" w:space="0" w:color="auto"/>
                    <w:left w:val="none" w:sz="0" w:space="0" w:color="auto"/>
                    <w:bottom w:val="none" w:sz="0" w:space="0" w:color="auto"/>
                    <w:right w:val="none" w:sz="0" w:space="0" w:color="auto"/>
                  </w:divBdr>
                  <w:divsChild>
                    <w:div w:id="1365448389">
                      <w:marLeft w:val="0"/>
                      <w:marRight w:val="0"/>
                      <w:marTop w:val="0"/>
                      <w:marBottom w:val="0"/>
                      <w:divBdr>
                        <w:top w:val="none" w:sz="0" w:space="0" w:color="auto"/>
                        <w:left w:val="none" w:sz="0" w:space="0" w:color="auto"/>
                        <w:bottom w:val="none" w:sz="0" w:space="0" w:color="auto"/>
                        <w:right w:val="none" w:sz="0" w:space="0" w:color="auto"/>
                      </w:divBdr>
                      <w:divsChild>
                        <w:div w:id="1747654449">
                          <w:marLeft w:val="0"/>
                          <w:marRight w:val="0"/>
                          <w:marTop w:val="0"/>
                          <w:marBottom w:val="0"/>
                          <w:divBdr>
                            <w:top w:val="none" w:sz="0" w:space="0" w:color="auto"/>
                            <w:left w:val="none" w:sz="0" w:space="0" w:color="auto"/>
                            <w:bottom w:val="none" w:sz="0" w:space="0" w:color="auto"/>
                            <w:right w:val="none" w:sz="0" w:space="0" w:color="auto"/>
                          </w:divBdr>
                          <w:divsChild>
                            <w:div w:id="14824984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82649073">
      <w:bodyDiv w:val="1"/>
      <w:marLeft w:val="0"/>
      <w:marRight w:val="0"/>
      <w:marTop w:val="0"/>
      <w:marBottom w:val="0"/>
      <w:divBdr>
        <w:top w:val="none" w:sz="0" w:space="0" w:color="auto"/>
        <w:left w:val="none" w:sz="0" w:space="0" w:color="auto"/>
        <w:bottom w:val="none" w:sz="0" w:space="0" w:color="auto"/>
        <w:right w:val="none" w:sz="0" w:space="0" w:color="auto"/>
      </w:divBdr>
      <w:divsChild>
        <w:div w:id="1631396855">
          <w:marLeft w:val="0"/>
          <w:marRight w:val="0"/>
          <w:marTop w:val="0"/>
          <w:marBottom w:val="0"/>
          <w:divBdr>
            <w:top w:val="none" w:sz="0" w:space="0" w:color="auto"/>
            <w:left w:val="none" w:sz="0" w:space="0" w:color="auto"/>
            <w:bottom w:val="none" w:sz="0" w:space="0" w:color="auto"/>
            <w:right w:val="none" w:sz="0" w:space="0" w:color="auto"/>
          </w:divBdr>
          <w:divsChild>
            <w:div w:id="597251928">
              <w:marLeft w:val="0"/>
              <w:marRight w:val="0"/>
              <w:marTop w:val="0"/>
              <w:marBottom w:val="0"/>
              <w:divBdr>
                <w:top w:val="none" w:sz="0" w:space="0" w:color="auto"/>
                <w:left w:val="none" w:sz="0" w:space="0" w:color="auto"/>
                <w:bottom w:val="none" w:sz="0" w:space="0" w:color="auto"/>
                <w:right w:val="none" w:sz="0" w:space="0" w:color="auto"/>
              </w:divBdr>
              <w:divsChild>
                <w:div w:id="20813233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93062431">
      <w:bodyDiv w:val="1"/>
      <w:marLeft w:val="0"/>
      <w:marRight w:val="0"/>
      <w:marTop w:val="0"/>
      <w:marBottom w:val="0"/>
      <w:divBdr>
        <w:top w:val="none" w:sz="0" w:space="0" w:color="auto"/>
        <w:left w:val="none" w:sz="0" w:space="0" w:color="auto"/>
        <w:bottom w:val="none" w:sz="0" w:space="0" w:color="auto"/>
        <w:right w:val="none" w:sz="0" w:space="0" w:color="auto"/>
      </w:divBdr>
      <w:divsChild>
        <w:div w:id="719062409">
          <w:marLeft w:val="0"/>
          <w:marRight w:val="0"/>
          <w:marTop w:val="0"/>
          <w:marBottom w:val="0"/>
          <w:divBdr>
            <w:top w:val="none" w:sz="0" w:space="0" w:color="auto"/>
            <w:left w:val="none" w:sz="0" w:space="0" w:color="auto"/>
            <w:bottom w:val="none" w:sz="0" w:space="0" w:color="auto"/>
            <w:right w:val="none" w:sz="0" w:space="0" w:color="auto"/>
          </w:divBdr>
          <w:divsChild>
            <w:div w:id="138961344">
              <w:marLeft w:val="0"/>
              <w:marRight w:val="0"/>
              <w:marTop w:val="0"/>
              <w:marBottom w:val="0"/>
              <w:divBdr>
                <w:top w:val="none" w:sz="0" w:space="0" w:color="auto"/>
                <w:left w:val="none" w:sz="0" w:space="0" w:color="auto"/>
                <w:bottom w:val="none" w:sz="0" w:space="0" w:color="auto"/>
                <w:right w:val="none" w:sz="0" w:space="0" w:color="auto"/>
              </w:divBdr>
              <w:divsChild>
                <w:div w:id="12585186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54923462">
      <w:bodyDiv w:val="1"/>
      <w:marLeft w:val="0"/>
      <w:marRight w:val="0"/>
      <w:marTop w:val="0"/>
      <w:marBottom w:val="0"/>
      <w:divBdr>
        <w:top w:val="none" w:sz="0" w:space="0" w:color="auto"/>
        <w:left w:val="none" w:sz="0" w:space="0" w:color="auto"/>
        <w:bottom w:val="none" w:sz="0" w:space="0" w:color="auto"/>
        <w:right w:val="none" w:sz="0" w:space="0" w:color="auto"/>
      </w:divBdr>
    </w:div>
    <w:div w:id="1560243415">
      <w:bodyDiv w:val="1"/>
      <w:marLeft w:val="0"/>
      <w:marRight w:val="0"/>
      <w:marTop w:val="0"/>
      <w:marBottom w:val="0"/>
      <w:divBdr>
        <w:top w:val="none" w:sz="0" w:space="0" w:color="auto"/>
        <w:left w:val="none" w:sz="0" w:space="0" w:color="auto"/>
        <w:bottom w:val="none" w:sz="0" w:space="0" w:color="auto"/>
        <w:right w:val="none" w:sz="0" w:space="0" w:color="auto"/>
      </w:divBdr>
      <w:divsChild>
        <w:div w:id="1924559525">
          <w:marLeft w:val="0"/>
          <w:marRight w:val="0"/>
          <w:marTop w:val="0"/>
          <w:marBottom w:val="0"/>
          <w:divBdr>
            <w:top w:val="none" w:sz="0" w:space="0" w:color="auto"/>
            <w:left w:val="none" w:sz="0" w:space="0" w:color="auto"/>
            <w:bottom w:val="none" w:sz="0" w:space="0" w:color="auto"/>
            <w:right w:val="none" w:sz="0" w:space="0" w:color="auto"/>
          </w:divBdr>
          <w:divsChild>
            <w:div w:id="1375083488">
              <w:marLeft w:val="0"/>
              <w:marRight w:val="0"/>
              <w:marTop w:val="0"/>
              <w:marBottom w:val="0"/>
              <w:divBdr>
                <w:top w:val="none" w:sz="0" w:space="0" w:color="auto"/>
                <w:left w:val="none" w:sz="0" w:space="0" w:color="auto"/>
                <w:bottom w:val="none" w:sz="0" w:space="0" w:color="auto"/>
                <w:right w:val="none" w:sz="0" w:space="0" w:color="auto"/>
              </w:divBdr>
              <w:divsChild>
                <w:div w:id="1679883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81016893">
      <w:bodyDiv w:val="1"/>
      <w:marLeft w:val="0"/>
      <w:marRight w:val="0"/>
      <w:marTop w:val="0"/>
      <w:marBottom w:val="0"/>
      <w:divBdr>
        <w:top w:val="none" w:sz="0" w:space="0" w:color="auto"/>
        <w:left w:val="none" w:sz="0" w:space="0" w:color="auto"/>
        <w:bottom w:val="none" w:sz="0" w:space="0" w:color="auto"/>
        <w:right w:val="none" w:sz="0" w:space="0" w:color="auto"/>
      </w:divBdr>
      <w:divsChild>
        <w:div w:id="708142793">
          <w:marLeft w:val="0"/>
          <w:marRight w:val="0"/>
          <w:marTop w:val="0"/>
          <w:marBottom w:val="0"/>
          <w:divBdr>
            <w:top w:val="none" w:sz="0" w:space="0" w:color="auto"/>
            <w:left w:val="none" w:sz="0" w:space="0" w:color="auto"/>
            <w:bottom w:val="none" w:sz="0" w:space="0" w:color="auto"/>
            <w:right w:val="none" w:sz="0" w:space="0" w:color="auto"/>
          </w:divBdr>
        </w:div>
      </w:divsChild>
    </w:div>
    <w:div w:id="1637956171">
      <w:bodyDiv w:val="1"/>
      <w:marLeft w:val="0"/>
      <w:marRight w:val="0"/>
      <w:marTop w:val="0"/>
      <w:marBottom w:val="0"/>
      <w:divBdr>
        <w:top w:val="none" w:sz="0" w:space="0" w:color="auto"/>
        <w:left w:val="none" w:sz="0" w:space="0" w:color="auto"/>
        <w:bottom w:val="none" w:sz="0" w:space="0" w:color="auto"/>
        <w:right w:val="none" w:sz="0" w:space="0" w:color="auto"/>
      </w:divBdr>
      <w:divsChild>
        <w:div w:id="238029383">
          <w:marLeft w:val="0"/>
          <w:marRight w:val="0"/>
          <w:marTop w:val="0"/>
          <w:marBottom w:val="0"/>
          <w:divBdr>
            <w:top w:val="none" w:sz="0" w:space="0" w:color="auto"/>
            <w:left w:val="none" w:sz="0" w:space="0" w:color="auto"/>
            <w:bottom w:val="none" w:sz="0" w:space="0" w:color="auto"/>
            <w:right w:val="none" w:sz="0" w:space="0" w:color="auto"/>
          </w:divBdr>
          <w:divsChild>
            <w:div w:id="366103905">
              <w:marLeft w:val="0"/>
              <w:marRight w:val="0"/>
              <w:marTop w:val="0"/>
              <w:marBottom w:val="0"/>
              <w:divBdr>
                <w:top w:val="none" w:sz="0" w:space="0" w:color="auto"/>
                <w:left w:val="none" w:sz="0" w:space="0" w:color="auto"/>
                <w:bottom w:val="none" w:sz="0" w:space="0" w:color="auto"/>
                <w:right w:val="none" w:sz="0" w:space="0" w:color="auto"/>
              </w:divBdr>
              <w:divsChild>
                <w:div w:id="1224365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46953889">
      <w:bodyDiv w:val="1"/>
      <w:marLeft w:val="0"/>
      <w:marRight w:val="0"/>
      <w:marTop w:val="0"/>
      <w:marBottom w:val="0"/>
      <w:divBdr>
        <w:top w:val="none" w:sz="0" w:space="0" w:color="auto"/>
        <w:left w:val="none" w:sz="0" w:space="0" w:color="auto"/>
        <w:bottom w:val="none" w:sz="0" w:space="0" w:color="auto"/>
        <w:right w:val="none" w:sz="0" w:space="0" w:color="auto"/>
      </w:divBdr>
      <w:divsChild>
        <w:div w:id="132915962">
          <w:marLeft w:val="0"/>
          <w:marRight w:val="0"/>
          <w:marTop w:val="0"/>
          <w:marBottom w:val="0"/>
          <w:divBdr>
            <w:top w:val="none" w:sz="0" w:space="0" w:color="auto"/>
            <w:left w:val="none" w:sz="0" w:space="0" w:color="auto"/>
            <w:bottom w:val="none" w:sz="0" w:space="0" w:color="auto"/>
            <w:right w:val="none" w:sz="0" w:space="0" w:color="auto"/>
          </w:divBdr>
          <w:divsChild>
            <w:div w:id="769666625">
              <w:marLeft w:val="0"/>
              <w:marRight w:val="0"/>
              <w:marTop w:val="0"/>
              <w:marBottom w:val="0"/>
              <w:divBdr>
                <w:top w:val="none" w:sz="0" w:space="0" w:color="auto"/>
                <w:left w:val="none" w:sz="0" w:space="0" w:color="auto"/>
                <w:bottom w:val="none" w:sz="0" w:space="0" w:color="auto"/>
                <w:right w:val="none" w:sz="0" w:space="0" w:color="auto"/>
              </w:divBdr>
              <w:divsChild>
                <w:div w:id="10098721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1659473">
      <w:bodyDiv w:val="1"/>
      <w:marLeft w:val="0"/>
      <w:marRight w:val="0"/>
      <w:marTop w:val="0"/>
      <w:marBottom w:val="0"/>
      <w:divBdr>
        <w:top w:val="none" w:sz="0" w:space="0" w:color="auto"/>
        <w:left w:val="none" w:sz="0" w:space="0" w:color="auto"/>
        <w:bottom w:val="none" w:sz="0" w:space="0" w:color="auto"/>
        <w:right w:val="none" w:sz="0" w:space="0" w:color="auto"/>
      </w:divBdr>
      <w:divsChild>
        <w:div w:id="543324378">
          <w:marLeft w:val="0"/>
          <w:marRight w:val="0"/>
          <w:marTop w:val="0"/>
          <w:marBottom w:val="0"/>
          <w:divBdr>
            <w:top w:val="none" w:sz="0" w:space="0" w:color="auto"/>
            <w:left w:val="none" w:sz="0" w:space="0" w:color="auto"/>
            <w:bottom w:val="none" w:sz="0" w:space="0" w:color="auto"/>
            <w:right w:val="none" w:sz="0" w:space="0" w:color="auto"/>
          </w:divBdr>
          <w:divsChild>
            <w:div w:id="919287369">
              <w:marLeft w:val="0"/>
              <w:marRight w:val="0"/>
              <w:marTop w:val="0"/>
              <w:marBottom w:val="0"/>
              <w:divBdr>
                <w:top w:val="none" w:sz="0" w:space="0" w:color="auto"/>
                <w:left w:val="none" w:sz="0" w:space="0" w:color="auto"/>
                <w:bottom w:val="none" w:sz="0" w:space="0" w:color="auto"/>
                <w:right w:val="none" w:sz="0" w:space="0" w:color="auto"/>
              </w:divBdr>
              <w:divsChild>
                <w:div w:id="21355590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6244950">
      <w:bodyDiv w:val="1"/>
      <w:marLeft w:val="0"/>
      <w:marRight w:val="0"/>
      <w:marTop w:val="0"/>
      <w:marBottom w:val="0"/>
      <w:divBdr>
        <w:top w:val="none" w:sz="0" w:space="0" w:color="auto"/>
        <w:left w:val="none" w:sz="0" w:space="0" w:color="auto"/>
        <w:bottom w:val="none" w:sz="0" w:space="0" w:color="auto"/>
        <w:right w:val="none" w:sz="0" w:space="0" w:color="auto"/>
      </w:divBdr>
      <w:divsChild>
        <w:div w:id="79955351">
          <w:marLeft w:val="0"/>
          <w:marRight w:val="0"/>
          <w:marTop w:val="0"/>
          <w:marBottom w:val="0"/>
          <w:divBdr>
            <w:top w:val="none" w:sz="0" w:space="0" w:color="auto"/>
            <w:left w:val="none" w:sz="0" w:space="0" w:color="auto"/>
            <w:bottom w:val="none" w:sz="0" w:space="0" w:color="auto"/>
            <w:right w:val="none" w:sz="0" w:space="0" w:color="auto"/>
          </w:divBdr>
        </w:div>
      </w:divsChild>
    </w:div>
    <w:div w:id="1757706957">
      <w:bodyDiv w:val="1"/>
      <w:marLeft w:val="0"/>
      <w:marRight w:val="0"/>
      <w:marTop w:val="0"/>
      <w:marBottom w:val="0"/>
      <w:divBdr>
        <w:top w:val="none" w:sz="0" w:space="0" w:color="auto"/>
        <w:left w:val="none" w:sz="0" w:space="0" w:color="auto"/>
        <w:bottom w:val="none" w:sz="0" w:space="0" w:color="auto"/>
        <w:right w:val="none" w:sz="0" w:space="0" w:color="auto"/>
      </w:divBdr>
      <w:divsChild>
        <w:div w:id="978270229">
          <w:marLeft w:val="0"/>
          <w:marRight w:val="0"/>
          <w:marTop w:val="0"/>
          <w:marBottom w:val="0"/>
          <w:divBdr>
            <w:top w:val="none" w:sz="0" w:space="0" w:color="auto"/>
            <w:left w:val="none" w:sz="0" w:space="0" w:color="auto"/>
            <w:bottom w:val="none" w:sz="0" w:space="0" w:color="auto"/>
            <w:right w:val="none" w:sz="0" w:space="0" w:color="auto"/>
          </w:divBdr>
          <w:divsChild>
            <w:div w:id="1763911790">
              <w:marLeft w:val="0"/>
              <w:marRight w:val="0"/>
              <w:marTop w:val="0"/>
              <w:marBottom w:val="0"/>
              <w:divBdr>
                <w:top w:val="none" w:sz="0" w:space="0" w:color="auto"/>
                <w:left w:val="none" w:sz="0" w:space="0" w:color="auto"/>
                <w:bottom w:val="none" w:sz="0" w:space="0" w:color="auto"/>
                <w:right w:val="none" w:sz="0" w:space="0" w:color="auto"/>
              </w:divBdr>
              <w:divsChild>
                <w:div w:id="712579967">
                  <w:marLeft w:val="0"/>
                  <w:marRight w:val="0"/>
                  <w:marTop w:val="0"/>
                  <w:marBottom w:val="0"/>
                  <w:divBdr>
                    <w:top w:val="none" w:sz="0" w:space="0" w:color="auto"/>
                    <w:left w:val="none" w:sz="0" w:space="0" w:color="auto"/>
                    <w:bottom w:val="none" w:sz="0" w:space="0" w:color="auto"/>
                    <w:right w:val="none" w:sz="0" w:space="0" w:color="auto"/>
                  </w:divBdr>
                </w:div>
              </w:divsChild>
            </w:div>
            <w:div w:id="1131172978">
              <w:marLeft w:val="0"/>
              <w:marRight w:val="0"/>
              <w:marTop w:val="0"/>
              <w:marBottom w:val="0"/>
              <w:divBdr>
                <w:top w:val="none" w:sz="0" w:space="0" w:color="auto"/>
                <w:left w:val="none" w:sz="0" w:space="0" w:color="auto"/>
                <w:bottom w:val="none" w:sz="0" w:space="0" w:color="auto"/>
                <w:right w:val="none" w:sz="0" w:space="0" w:color="auto"/>
              </w:divBdr>
              <w:divsChild>
                <w:div w:id="2100054370">
                  <w:marLeft w:val="0"/>
                  <w:marRight w:val="0"/>
                  <w:marTop w:val="0"/>
                  <w:marBottom w:val="0"/>
                  <w:divBdr>
                    <w:top w:val="none" w:sz="0" w:space="0" w:color="auto"/>
                    <w:left w:val="none" w:sz="0" w:space="0" w:color="auto"/>
                    <w:bottom w:val="none" w:sz="0" w:space="0" w:color="auto"/>
                    <w:right w:val="none" w:sz="0" w:space="0" w:color="auto"/>
                  </w:divBdr>
                  <w:divsChild>
                    <w:div w:id="677586945">
                      <w:marLeft w:val="0"/>
                      <w:marRight w:val="0"/>
                      <w:marTop w:val="0"/>
                      <w:marBottom w:val="0"/>
                      <w:divBdr>
                        <w:top w:val="none" w:sz="0" w:space="0" w:color="auto"/>
                        <w:left w:val="none" w:sz="0" w:space="0" w:color="auto"/>
                        <w:bottom w:val="none" w:sz="0" w:space="0" w:color="auto"/>
                        <w:right w:val="none" w:sz="0" w:space="0" w:color="auto"/>
                      </w:divBdr>
                    </w:div>
                    <w:div w:id="1382904484">
                      <w:marLeft w:val="0"/>
                      <w:marRight w:val="0"/>
                      <w:marTop w:val="0"/>
                      <w:marBottom w:val="0"/>
                      <w:divBdr>
                        <w:top w:val="none" w:sz="0" w:space="0" w:color="auto"/>
                        <w:left w:val="none" w:sz="0" w:space="0" w:color="auto"/>
                        <w:bottom w:val="none" w:sz="0" w:space="0" w:color="auto"/>
                        <w:right w:val="none" w:sz="0" w:space="0" w:color="auto"/>
                      </w:divBdr>
                    </w:div>
                    <w:div w:id="4759236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1358533">
          <w:marLeft w:val="0"/>
          <w:marRight w:val="0"/>
          <w:marTop w:val="0"/>
          <w:marBottom w:val="0"/>
          <w:divBdr>
            <w:top w:val="none" w:sz="0" w:space="0" w:color="auto"/>
            <w:left w:val="none" w:sz="0" w:space="0" w:color="auto"/>
            <w:bottom w:val="none" w:sz="0" w:space="0" w:color="auto"/>
            <w:right w:val="none" w:sz="0" w:space="0" w:color="auto"/>
          </w:divBdr>
        </w:div>
        <w:div w:id="2001690870">
          <w:marLeft w:val="0"/>
          <w:marRight w:val="0"/>
          <w:marTop w:val="0"/>
          <w:marBottom w:val="0"/>
          <w:divBdr>
            <w:top w:val="none" w:sz="0" w:space="0" w:color="auto"/>
            <w:left w:val="none" w:sz="0" w:space="0" w:color="auto"/>
            <w:bottom w:val="none" w:sz="0" w:space="0" w:color="auto"/>
            <w:right w:val="none" w:sz="0" w:space="0" w:color="auto"/>
          </w:divBdr>
          <w:divsChild>
            <w:div w:id="431514397">
              <w:marLeft w:val="0"/>
              <w:marRight w:val="0"/>
              <w:marTop w:val="0"/>
              <w:marBottom w:val="0"/>
              <w:divBdr>
                <w:top w:val="none" w:sz="0" w:space="0" w:color="auto"/>
                <w:left w:val="none" w:sz="0" w:space="0" w:color="auto"/>
                <w:bottom w:val="none" w:sz="0" w:space="0" w:color="auto"/>
                <w:right w:val="none" w:sz="0" w:space="0" w:color="auto"/>
              </w:divBdr>
              <w:divsChild>
                <w:div w:id="868420893">
                  <w:marLeft w:val="0"/>
                  <w:marRight w:val="0"/>
                  <w:marTop w:val="0"/>
                  <w:marBottom w:val="0"/>
                  <w:divBdr>
                    <w:top w:val="none" w:sz="0" w:space="0" w:color="auto"/>
                    <w:left w:val="none" w:sz="0" w:space="0" w:color="auto"/>
                    <w:bottom w:val="none" w:sz="0" w:space="0" w:color="auto"/>
                    <w:right w:val="none" w:sz="0" w:space="0" w:color="auto"/>
                  </w:divBdr>
                </w:div>
              </w:divsChild>
            </w:div>
            <w:div w:id="1737168477">
              <w:marLeft w:val="0"/>
              <w:marRight w:val="0"/>
              <w:marTop w:val="0"/>
              <w:marBottom w:val="0"/>
              <w:divBdr>
                <w:top w:val="none" w:sz="0" w:space="0" w:color="auto"/>
                <w:left w:val="none" w:sz="0" w:space="0" w:color="auto"/>
                <w:bottom w:val="none" w:sz="0" w:space="0" w:color="auto"/>
                <w:right w:val="none" w:sz="0" w:space="0" w:color="auto"/>
              </w:divBdr>
              <w:divsChild>
                <w:div w:id="1688867781">
                  <w:marLeft w:val="0"/>
                  <w:marRight w:val="0"/>
                  <w:marTop w:val="0"/>
                  <w:marBottom w:val="0"/>
                  <w:divBdr>
                    <w:top w:val="none" w:sz="0" w:space="0" w:color="auto"/>
                    <w:left w:val="none" w:sz="0" w:space="0" w:color="auto"/>
                    <w:bottom w:val="none" w:sz="0" w:space="0" w:color="auto"/>
                    <w:right w:val="none" w:sz="0" w:space="0" w:color="auto"/>
                  </w:divBdr>
                </w:div>
              </w:divsChild>
            </w:div>
            <w:div w:id="1882742892">
              <w:marLeft w:val="0"/>
              <w:marRight w:val="0"/>
              <w:marTop w:val="0"/>
              <w:marBottom w:val="0"/>
              <w:divBdr>
                <w:top w:val="none" w:sz="0" w:space="0" w:color="auto"/>
                <w:left w:val="none" w:sz="0" w:space="0" w:color="auto"/>
                <w:bottom w:val="none" w:sz="0" w:space="0" w:color="auto"/>
                <w:right w:val="none" w:sz="0" w:space="0" w:color="auto"/>
              </w:divBdr>
              <w:divsChild>
                <w:div w:id="2098867109">
                  <w:marLeft w:val="0"/>
                  <w:marRight w:val="0"/>
                  <w:marTop w:val="0"/>
                  <w:marBottom w:val="0"/>
                  <w:divBdr>
                    <w:top w:val="none" w:sz="0" w:space="0" w:color="auto"/>
                    <w:left w:val="none" w:sz="0" w:space="0" w:color="auto"/>
                    <w:bottom w:val="none" w:sz="0" w:space="0" w:color="auto"/>
                    <w:right w:val="none" w:sz="0" w:space="0" w:color="auto"/>
                  </w:divBdr>
                </w:div>
              </w:divsChild>
            </w:div>
            <w:div w:id="1426801130">
              <w:marLeft w:val="0"/>
              <w:marRight w:val="0"/>
              <w:marTop w:val="0"/>
              <w:marBottom w:val="0"/>
              <w:divBdr>
                <w:top w:val="none" w:sz="0" w:space="0" w:color="auto"/>
                <w:left w:val="none" w:sz="0" w:space="0" w:color="auto"/>
                <w:bottom w:val="none" w:sz="0" w:space="0" w:color="auto"/>
                <w:right w:val="none" w:sz="0" w:space="0" w:color="auto"/>
              </w:divBdr>
              <w:divsChild>
                <w:div w:id="1171796501">
                  <w:marLeft w:val="0"/>
                  <w:marRight w:val="0"/>
                  <w:marTop w:val="0"/>
                  <w:marBottom w:val="0"/>
                  <w:divBdr>
                    <w:top w:val="none" w:sz="0" w:space="0" w:color="auto"/>
                    <w:left w:val="none" w:sz="0" w:space="0" w:color="auto"/>
                    <w:bottom w:val="none" w:sz="0" w:space="0" w:color="auto"/>
                    <w:right w:val="none" w:sz="0" w:space="0" w:color="auto"/>
                  </w:divBdr>
                </w:div>
              </w:divsChild>
            </w:div>
            <w:div w:id="299502113">
              <w:marLeft w:val="0"/>
              <w:marRight w:val="0"/>
              <w:marTop w:val="0"/>
              <w:marBottom w:val="0"/>
              <w:divBdr>
                <w:top w:val="none" w:sz="0" w:space="0" w:color="auto"/>
                <w:left w:val="none" w:sz="0" w:space="0" w:color="auto"/>
                <w:bottom w:val="none" w:sz="0" w:space="0" w:color="auto"/>
                <w:right w:val="none" w:sz="0" w:space="0" w:color="auto"/>
              </w:divBdr>
              <w:divsChild>
                <w:div w:id="10436783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60212080">
      <w:bodyDiv w:val="1"/>
      <w:marLeft w:val="0"/>
      <w:marRight w:val="0"/>
      <w:marTop w:val="0"/>
      <w:marBottom w:val="0"/>
      <w:divBdr>
        <w:top w:val="none" w:sz="0" w:space="0" w:color="auto"/>
        <w:left w:val="none" w:sz="0" w:space="0" w:color="auto"/>
        <w:bottom w:val="none" w:sz="0" w:space="0" w:color="auto"/>
        <w:right w:val="none" w:sz="0" w:space="0" w:color="auto"/>
      </w:divBdr>
      <w:divsChild>
        <w:div w:id="191261583">
          <w:marLeft w:val="0"/>
          <w:marRight w:val="0"/>
          <w:marTop w:val="0"/>
          <w:marBottom w:val="0"/>
          <w:divBdr>
            <w:top w:val="none" w:sz="0" w:space="0" w:color="auto"/>
            <w:left w:val="none" w:sz="0" w:space="0" w:color="auto"/>
            <w:bottom w:val="none" w:sz="0" w:space="0" w:color="auto"/>
            <w:right w:val="none" w:sz="0" w:space="0" w:color="auto"/>
          </w:divBdr>
        </w:div>
      </w:divsChild>
    </w:div>
    <w:div w:id="2015957131">
      <w:bodyDiv w:val="1"/>
      <w:marLeft w:val="0"/>
      <w:marRight w:val="0"/>
      <w:marTop w:val="0"/>
      <w:marBottom w:val="0"/>
      <w:divBdr>
        <w:top w:val="none" w:sz="0" w:space="0" w:color="auto"/>
        <w:left w:val="none" w:sz="0" w:space="0" w:color="auto"/>
        <w:bottom w:val="none" w:sz="0" w:space="0" w:color="auto"/>
        <w:right w:val="none" w:sz="0" w:space="0" w:color="auto"/>
      </w:divBdr>
      <w:divsChild>
        <w:div w:id="100967928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9AE2A6D-F014-3342-ADE5-892A605E0CD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4</Pages>
  <Words>3014</Words>
  <Characters>17186</Characters>
  <Application>Microsoft Office Word</Application>
  <DocSecurity>0</DocSecurity>
  <Lines>143</Lines>
  <Paragraphs>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1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Yves Greatti</cp:lastModifiedBy>
  <cp:revision>3</cp:revision>
  <cp:lastPrinted>2022-12-04T13:34:00Z</cp:lastPrinted>
  <dcterms:created xsi:type="dcterms:W3CDTF">2022-12-04T13:34:00Z</dcterms:created>
  <dcterms:modified xsi:type="dcterms:W3CDTF">2022-12-04T13: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8"&gt;&lt;session id="DOB2Lzt9"/&gt;&lt;style id="http://www.zotero.org/styles/modern-language-association" locale="en-US" hasBibliography="1" bibliographyStyleHasBeenSet="1"/&gt;&lt;prefs&gt;&lt;pref name="fieldType" value="Field"/&gt;&lt;/</vt:lpwstr>
  </property>
  <property fmtid="{D5CDD505-2E9C-101B-9397-08002B2CF9AE}" pid="3" name="ZOTERO_PREF_2">
    <vt:lpwstr>prefs&gt;&lt;/data&gt;</vt:lpwstr>
  </property>
</Properties>
</file>